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proofErr w:type="gramStart"/>
      <w:r w:rsidRPr="005D25CA">
        <w:rPr>
          <w:rFonts w:ascii="Arial" w:hAnsi="Arial" w:cs="Arial"/>
        </w:rPr>
        <w:t>par</w:t>
      </w:r>
      <w:proofErr w:type="gramEnd"/>
      <w:r w:rsidRPr="005D25CA">
        <w:rPr>
          <w:rFonts w:ascii="Arial" w:hAnsi="Arial" w:cs="Arial"/>
        </w:rPr>
        <w:t xml:space="preserve">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51A43E29" w:rsidR="002522D2" w:rsidRDefault="002522D2">
      <w:pPr>
        <w:pStyle w:val="----Corpsdetexte----"/>
      </w:pPr>
      <w:r>
        <w:t xml:space="preserve">Je remercie </w:t>
      </w:r>
      <w:r w:rsidR="00DD4FE2">
        <w:t>chaudement</w:t>
      </w:r>
      <w:r>
        <w:t xml:space="preserve">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A111CE9" w14:textId="50FAA8E3" w:rsidR="00946530"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946530">
        <w:rPr>
          <w:noProof/>
        </w:rPr>
        <w:t>1</w:t>
      </w:r>
      <w:r w:rsidR="00946530">
        <w:rPr>
          <w:rFonts w:asciiTheme="minorHAnsi" w:eastAsiaTheme="minorEastAsia" w:hAnsiTheme="minorHAnsi" w:cstheme="minorBidi"/>
          <w:noProof/>
          <w:szCs w:val="22"/>
        </w:rPr>
        <w:tab/>
      </w:r>
      <w:r w:rsidR="00946530">
        <w:rPr>
          <w:noProof/>
        </w:rPr>
        <w:t>Introduction</w:t>
      </w:r>
      <w:r w:rsidR="00946530">
        <w:rPr>
          <w:noProof/>
        </w:rPr>
        <w:tab/>
      </w:r>
      <w:r w:rsidR="00946530">
        <w:rPr>
          <w:noProof/>
        </w:rPr>
        <w:fldChar w:fldCharType="begin"/>
      </w:r>
      <w:r w:rsidR="00946530">
        <w:rPr>
          <w:noProof/>
        </w:rPr>
        <w:instrText xml:space="preserve"> PAGEREF _Toc142555265 \h </w:instrText>
      </w:r>
      <w:r w:rsidR="00946530">
        <w:rPr>
          <w:noProof/>
        </w:rPr>
      </w:r>
      <w:r w:rsidR="00946530">
        <w:rPr>
          <w:noProof/>
        </w:rPr>
        <w:fldChar w:fldCharType="separate"/>
      </w:r>
      <w:r w:rsidR="00946530">
        <w:rPr>
          <w:noProof/>
        </w:rPr>
        <w:t>11</w:t>
      </w:r>
      <w:r w:rsidR="00946530">
        <w:rPr>
          <w:noProof/>
        </w:rPr>
        <w:fldChar w:fldCharType="end"/>
      </w:r>
    </w:p>
    <w:p w14:paraId="3D8ED715" w14:textId="3CE15FF4" w:rsidR="00946530" w:rsidRDefault="00946530">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2555266 \h </w:instrText>
      </w:r>
      <w:r>
        <w:rPr>
          <w:noProof/>
        </w:rPr>
      </w:r>
      <w:r>
        <w:rPr>
          <w:noProof/>
        </w:rPr>
        <w:fldChar w:fldCharType="separate"/>
      </w:r>
      <w:r>
        <w:rPr>
          <w:noProof/>
        </w:rPr>
        <w:t>11</w:t>
      </w:r>
      <w:r>
        <w:rPr>
          <w:noProof/>
        </w:rPr>
        <w:fldChar w:fldCharType="end"/>
      </w:r>
    </w:p>
    <w:p w14:paraId="2BDE2290" w14:textId="0FD40953" w:rsidR="00946530" w:rsidRDefault="00946530">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2555267 \h </w:instrText>
      </w:r>
      <w:r>
        <w:rPr>
          <w:noProof/>
        </w:rPr>
      </w:r>
      <w:r>
        <w:rPr>
          <w:noProof/>
        </w:rPr>
        <w:fldChar w:fldCharType="separate"/>
      </w:r>
      <w:r>
        <w:rPr>
          <w:noProof/>
        </w:rPr>
        <w:t>11</w:t>
      </w:r>
      <w:r>
        <w:rPr>
          <w:noProof/>
        </w:rPr>
        <w:fldChar w:fldCharType="end"/>
      </w:r>
    </w:p>
    <w:p w14:paraId="03E0B14D" w14:textId="7C57529C" w:rsidR="00946530" w:rsidRDefault="00946530">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2555268 \h </w:instrText>
      </w:r>
      <w:r>
        <w:rPr>
          <w:noProof/>
        </w:rPr>
      </w:r>
      <w:r>
        <w:rPr>
          <w:noProof/>
        </w:rPr>
        <w:fldChar w:fldCharType="separate"/>
      </w:r>
      <w:r>
        <w:rPr>
          <w:noProof/>
        </w:rPr>
        <w:t>12</w:t>
      </w:r>
      <w:r>
        <w:rPr>
          <w:noProof/>
        </w:rPr>
        <w:fldChar w:fldCharType="end"/>
      </w:r>
    </w:p>
    <w:p w14:paraId="5DFE9948" w14:textId="290F2535" w:rsidR="00946530" w:rsidRDefault="00946530">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2555269 \h </w:instrText>
      </w:r>
      <w:r>
        <w:rPr>
          <w:noProof/>
        </w:rPr>
      </w:r>
      <w:r>
        <w:rPr>
          <w:noProof/>
        </w:rPr>
        <w:fldChar w:fldCharType="separate"/>
      </w:r>
      <w:r>
        <w:rPr>
          <w:noProof/>
        </w:rPr>
        <w:t>13</w:t>
      </w:r>
      <w:r>
        <w:rPr>
          <w:noProof/>
        </w:rPr>
        <w:fldChar w:fldCharType="end"/>
      </w:r>
    </w:p>
    <w:p w14:paraId="0B4B55D9" w14:textId="114D8FA8" w:rsidR="00946530" w:rsidRDefault="00946530">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2555270 \h </w:instrText>
      </w:r>
      <w:r>
        <w:rPr>
          <w:noProof/>
        </w:rPr>
      </w:r>
      <w:r>
        <w:rPr>
          <w:noProof/>
        </w:rPr>
        <w:fldChar w:fldCharType="separate"/>
      </w:r>
      <w:r>
        <w:rPr>
          <w:noProof/>
        </w:rPr>
        <w:t>14</w:t>
      </w:r>
      <w:r>
        <w:rPr>
          <w:noProof/>
        </w:rPr>
        <w:fldChar w:fldCharType="end"/>
      </w:r>
    </w:p>
    <w:p w14:paraId="64290E84" w14:textId="323ACE98" w:rsidR="00946530" w:rsidRDefault="00946530">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2555271 \h </w:instrText>
      </w:r>
      <w:r>
        <w:rPr>
          <w:noProof/>
        </w:rPr>
      </w:r>
      <w:r>
        <w:rPr>
          <w:noProof/>
        </w:rPr>
        <w:fldChar w:fldCharType="separate"/>
      </w:r>
      <w:r>
        <w:rPr>
          <w:noProof/>
        </w:rPr>
        <w:t>18</w:t>
      </w:r>
      <w:r>
        <w:rPr>
          <w:noProof/>
        </w:rPr>
        <w:fldChar w:fldCharType="end"/>
      </w:r>
    </w:p>
    <w:p w14:paraId="161ECFFF" w14:textId="791F7ECB" w:rsidR="00946530" w:rsidRDefault="00946530">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2555272 \h </w:instrText>
      </w:r>
      <w:r>
        <w:rPr>
          <w:noProof/>
        </w:rPr>
      </w:r>
      <w:r>
        <w:rPr>
          <w:noProof/>
        </w:rPr>
        <w:fldChar w:fldCharType="separate"/>
      </w:r>
      <w:r>
        <w:rPr>
          <w:noProof/>
        </w:rPr>
        <w:t>18</w:t>
      </w:r>
      <w:r>
        <w:rPr>
          <w:noProof/>
        </w:rPr>
        <w:fldChar w:fldCharType="end"/>
      </w:r>
    </w:p>
    <w:p w14:paraId="371E2EA6" w14:textId="7E841B23" w:rsidR="00946530" w:rsidRDefault="00946530">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2555273 \h </w:instrText>
      </w:r>
      <w:r>
        <w:rPr>
          <w:noProof/>
        </w:rPr>
      </w:r>
      <w:r>
        <w:rPr>
          <w:noProof/>
        </w:rPr>
        <w:fldChar w:fldCharType="separate"/>
      </w:r>
      <w:r>
        <w:rPr>
          <w:noProof/>
        </w:rPr>
        <w:t>18</w:t>
      </w:r>
      <w:r>
        <w:rPr>
          <w:noProof/>
        </w:rPr>
        <w:fldChar w:fldCharType="end"/>
      </w:r>
    </w:p>
    <w:p w14:paraId="1BF054F3" w14:textId="3C29F2E8" w:rsidR="00946530" w:rsidRDefault="00946530">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2555274 \h </w:instrText>
      </w:r>
      <w:r>
        <w:rPr>
          <w:noProof/>
        </w:rPr>
      </w:r>
      <w:r>
        <w:rPr>
          <w:noProof/>
        </w:rPr>
        <w:fldChar w:fldCharType="separate"/>
      </w:r>
      <w:r>
        <w:rPr>
          <w:noProof/>
        </w:rPr>
        <w:t>19</w:t>
      </w:r>
      <w:r>
        <w:rPr>
          <w:noProof/>
        </w:rPr>
        <w:fldChar w:fldCharType="end"/>
      </w:r>
    </w:p>
    <w:p w14:paraId="6DF79C0E" w14:textId="018E8376" w:rsidR="00946530" w:rsidRDefault="00946530">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2555275 \h </w:instrText>
      </w:r>
      <w:r>
        <w:rPr>
          <w:noProof/>
        </w:rPr>
      </w:r>
      <w:r>
        <w:rPr>
          <w:noProof/>
        </w:rPr>
        <w:fldChar w:fldCharType="separate"/>
      </w:r>
      <w:r>
        <w:rPr>
          <w:noProof/>
        </w:rPr>
        <w:t>20</w:t>
      </w:r>
      <w:r>
        <w:rPr>
          <w:noProof/>
        </w:rPr>
        <w:fldChar w:fldCharType="end"/>
      </w:r>
    </w:p>
    <w:p w14:paraId="4F2AC49D" w14:textId="410CC9A2" w:rsidR="00946530" w:rsidRDefault="00946530">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2555276 \h </w:instrText>
      </w:r>
      <w:r>
        <w:rPr>
          <w:noProof/>
        </w:rPr>
      </w:r>
      <w:r>
        <w:rPr>
          <w:noProof/>
        </w:rPr>
        <w:fldChar w:fldCharType="separate"/>
      </w:r>
      <w:r>
        <w:rPr>
          <w:noProof/>
        </w:rPr>
        <w:t>20</w:t>
      </w:r>
      <w:r>
        <w:rPr>
          <w:noProof/>
        </w:rPr>
        <w:fldChar w:fldCharType="end"/>
      </w:r>
    </w:p>
    <w:p w14:paraId="36C59ADF" w14:textId="55177A86" w:rsidR="00946530" w:rsidRDefault="00946530">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2555277 \h </w:instrText>
      </w:r>
      <w:r>
        <w:rPr>
          <w:noProof/>
        </w:rPr>
      </w:r>
      <w:r>
        <w:rPr>
          <w:noProof/>
        </w:rPr>
        <w:fldChar w:fldCharType="separate"/>
      </w:r>
      <w:r>
        <w:rPr>
          <w:noProof/>
        </w:rPr>
        <w:t>22</w:t>
      </w:r>
      <w:r>
        <w:rPr>
          <w:noProof/>
        </w:rPr>
        <w:fldChar w:fldCharType="end"/>
      </w:r>
    </w:p>
    <w:p w14:paraId="55D31CB3" w14:textId="3C7FCCA0" w:rsidR="00946530" w:rsidRDefault="00946530">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2555278 \h </w:instrText>
      </w:r>
      <w:r>
        <w:rPr>
          <w:noProof/>
        </w:rPr>
      </w:r>
      <w:r>
        <w:rPr>
          <w:noProof/>
        </w:rPr>
        <w:fldChar w:fldCharType="separate"/>
      </w:r>
      <w:r>
        <w:rPr>
          <w:noProof/>
        </w:rPr>
        <w:t>24</w:t>
      </w:r>
      <w:r>
        <w:rPr>
          <w:noProof/>
        </w:rPr>
        <w:fldChar w:fldCharType="end"/>
      </w:r>
    </w:p>
    <w:p w14:paraId="1F00E801" w14:textId="0C12E99A" w:rsidR="00946530" w:rsidRDefault="00946530">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Morpho du grain</w:t>
      </w:r>
      <w:r>
        <w:rPr>
          <w:noProof/>
        </w:rPr>
        <w:tab/>
      </w:r>
      <w:r>
        <w:rPr>
          <w:noProof/>
        </w:rPr>
        <w:fldChar w:fldCharType="begin"/>
      </w:r>
      <w:r>
        <w:rPr>
          <w:noProof/>
        </w:rPr>
        <w:instrText xml:space="preserve"> PAGEREF _Toc142555279 \h </w:instrText>
      </w:r>
      <w:r>
        <w:rPr>
          <w:noProof/>
        </w:rPr>
      </w:r>
      <w:r>
        <w:rPr>
          <w:noProof/>
        </w:rPr>
        <w:fldChar w:fldCharType="separate"/>
      </w:r>
      <w:r>
        <w:rPr>
          <w:noProof/>
        </w:rPr>
        <w:t>24</w:t>
      </w:r>
      <w:r>
        <w:rPr>
          <w:noProof/>
        </w:rPr>
        <w:fldChar w:fldCharType="end"/>
      </w:r>
    </w:p>
    <w:p w14:paraId="07E9B28B" w14:textId="0E1E4386"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2555265"/>
      <w:r>
        <w:lastRenderedPageBreak/>
        <w:t>Introduction</w:t>
      </w:r>
      <w:bookmarkEnd w:id="0"/>
    </w:p>
    <w:p w14:paraId="5870E607" w14:textId="77777777" w:rsidR="00762FDE" w:rsidRDefault="00BB355C" w:rsidP="00EA72EF">
      <w:pPr>
        <w:pStyle w:val="Titre2"/>
      </w:pPr>
      <w:bookmarkStart w:id="1" w:name="_Toc142555266"/>
      <w:r>
        <w:t>Le blé dur</w:t>
      </w:r>
      <w:bookmarkEnd w:id="1"/>
    </w:p>
    <w:p w14:paraId="7E357401" w14:textId="77777777" w:rsidR="00A071D2" w:rsidRPr="00A071D2" w:rsidRDefault="00A071D2"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proofErr w:type="spellStart"/>
      <w:r w:rsidRPr="00A071D2">
        <w:rPr>
          <w:i/>
        </w:rPr>
        <w:t>Triticum</w:t>
      </w:r>
      <w:proofErr w:type="spellEnd"/>
      <w:r w:rsidRPr="00A071D2">
        <w:rPr>
          <w:i/>
        </w:rPr>
        <w:t xml:space="preserve"> </w:t>
      </w:r>
      <w:proofErr w:type="spellStart"/>
      <w:r w:rsidRPr="00A071D2">
        <w:rPr>
          <w:i/>
        </w:rPr>
        <w:t>dicoccum</w:t>
      </w:r>
      <w:proofErr w:type="spellEnd"/>
      <w:r w:rsidRPr="00A071D2">
        <w:t xml:space="preserve">, lui-même issu de la domestication de </w:t>
      </w:r>
      <w:proofErr w:type="spellStart"/>
      <w:r w:rsidRPr="00A071D2">
        <w:rPr>
          <w:i/>
        </w:rPr>
        <w:t>Triticum</w:t>
      </w:r>
      <w:proofErr w:type="spellEnd"/>
      <w:r w:rsidRPr="00A071D2">
        <w:rPr>
          <w:i/>
        </w:rPr>
        <w:t xml:space="preserve"> </w:t>
      </w:r>
      <w:proofErr w:type="spellStart"/>
      <w:r w:rsidRPr="00A071D2">
        <w:rPr>
          <w:i/>
        </w:rPr>
        <w:t>dicoccoides</w:t>
      </w:r>
      <w:proofErr w:type="spellEnd"/>
      <w:r w:rsidRPr="00A071D2">
        <w:t>, une espèce apparue suite à un événement d’</w:t>
      </w:r>
      <w:proofErr w:type="spellStart"/>
      <w:r w:rsidRPr="00A071D2">
        <w:t>allopolyploïdisation</w:t>
      </w:r>
      <w:proofErr w:type="spellEnd"/>
      <w:r w:rsidRPr="00A071D2">
        <w:t xml:space="preserve"> entre </w:t>
      </w:r>
      <w:proofErr w:type="spellStart"/>
      <w:r w:rsidRPr="00A071D2">
        <w:rPr>
          <w:i/>
        </w:rPr>
        <w:t>Triticum</w:t>
      </w:r>
      <w:proofErr w:type="spellEnd"/>
      <w:r w:rsidRPr="00A071D2">
        <w:rPr>
          <w:i/>
        </w:rPr>
        <w:t xml:space="preserve"> </w:t>
      </w:r>
      <w:proofErr w:type="spellStart"/>
      <w:r w:rsidRPr="00A071D2">
        <w:rPr>
          <w:i/>
        </w:rPr>
        <w:t>uratu</w:t>
      </w:r>
      <w:proofErr w:type="spellEnd"/>
      <w:r w:rsidRPr="00A071D2">
        <w:t xml:space="preserve"> et une espèce inconnue probablement proche de </w:t>
      </w:r>
      <w:r w:rsidRPr="00A071D2">
        <w:rPr>
          <w:i/>
        </w:rPr>
        <w:t xml:space="preserve">Aegilops </w:t>
      </w:r>
      <w:proofErr w:type="spellStart"/>
      <w:r w:rsidRPr="00A071D2">
        <w:rPr>
          <w:i/>
        </w:rPr>
        <w:t>speltoides</w:t>
      </w:r>
      <w:proofErr w:type="spellEnd"/>
      <w:r w:rsidRPr="00A071D2">
        <w:t>. Cet événement d’</w:t>
      </w:r>
      <w:proofErr w:type="spellStart"/>
      <w:r w:rsidRPr="00A071D2">
        <w:t>allopolyploïdisation</w:t>
      </w:r>
      <w:proofErr w:type="spellEnd"/>
      <w:r w:rsidRPr="00A071D2">
        <w:t xml:space="preserve"> entre deux espèces diploïdes se serait produit entre -500 000 et -150 000 ans. Le génome du blé dur est donc tétraploïde et comporte 7 tétrades, soit 28 chromosomes en tout. La forme non sélectionnée du blé dur (</w:t>
      </w:r>
      <w:r w:rsidRPr="00A071D2">
        <w:rPr>
          <w:i/>
        </w:rPr>
        <w:t xml:space="preserve">T. </w:t>
      </w:r>
      <w:proofErr w:type="spellStart"/>
      <w:r w:rsidRPr="00A071D2">
        <w:rPr>
          <w:i/>
        </w:rPr>
        <w:t>dicoccum</w:t>
      </w:r>
      <w:proofErr w:type="spellEnd"/>
      <w:r w:rsidRPr="00A071D2">
        <w:t>) aurait donné naissance au blé tendre par un deuxième événement d’</w:t>
      </w:r>
      <w:proofErr w:type="spellStart"/>
      <w:r w:rsidRPr="00A071D2">
        <w:t>allopolyploïdisation</w:t>
      </w:r>
      <w:proofErr w:type="spellEnd"/>
      <w:r w:rsidRPr="00A071D2">
        <w:t xml:space="preserve"> avec </w:t>
      </w:r>
      <w:r w:rsidRPr="00A071D2">
        <w:rPr>
          <w:i/>
        </w:rPr>
        <w:t xml:space="preserve">T. </w:t>
      </w:r>
      <w:proofErr w:type="spellStart"/>
      <w:r w:rsidRPr="00A071D2">
        <w:rPr>
          <w:i/>
        </w:rPr>
        <w:t>tauschii</w:t>
      </w:r>
      <w:proofErr w:type="spellEnd"/>
      <w:r w:rsidRPr="00A071D2">
        <w:rPr>
          <w:i/>
        </w:rPr>
        <w:t xml:space="preserve">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2555267"/>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2555268"/>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5467D8C" w:rsidR="002A66D1" w:rsidRDefault="00A2208C" w:rsidP="002A66D1">
      <w:pPr>
        <w:pStyle w:val="Titre2"/>
      </w:pPr>
      <w:bookmarkStart w:id="4" w:name="_Toc142555269"/>
      <w:r>
        <w:t>L’importance de la morphologie du grain</w:t>
      </w:r>
      <w:bookmarkEnd w:id="4"/>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est le plus facile à observer à haut débit (en triant sur la taille avec un tamis par exemple), ce qui est </w:t>
      </w:r>
      <w:r w:rsidR="00776BB5">
        <w:lastRenderedPageBreak/>
        <w:t>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2555270"/>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9700DA"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9700DA"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9700DA"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9700DA"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9700DA"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9700DA"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9700DA"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w:t>
      </w:r>
      <w:r w:rsidR="003215F3">
        <w:lastRenderedPageBreak/>
        <w:t xml:space="preserve">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w:lastRenderedPageBreak/>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4D37865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tx1"/>
                      </a:solidFill>
                    </a:ln>
                  </pic:spPr>
                </pic:pic>
              </a:graphicData>
            </a:graphic>
          </wp:inline>
        </w:drawing>
      </w:r>
    </w:p>
    <w:p w14:paraId="16A2CC53" w14:textId="0E9DA7ED"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496F46B9" w:rsidR="001D4D34" w:rsidRDefault="00006C2B" w:rsidP="001D4D34">
      <w:pPr>
        <w:pStyle w:val="Paragraphedeliste"/>
        <w:numPr>
          <w:ilvl w:val="0"/>
          <w:numId w:val="12"/>
        </w:numPr>
      </w:pPr>
      <w:r>
        <w:lastRenderedPageBreak/>
        <w:t>Comment la sélection massale sur la taille du grain impacte la population</w:t>
      </w:r>
      <w:r w:rsidR="001D4D34">
        <w:t> ?</w:t>
      </w:r>
      <w:r w:rsidR="00CE2EF7">
        <w:t xml:space="preserve"> Est-ce possible de sélectionner uniquement sur le grain ?</w:t>
      </w:r>
    </w:p>
    <w:p w14:paraId="63B058BB" w14:textId="6D90E2FC" w:rsidR="001D4D34" w:rsidRDefault="001D4D34" w:rsidP="001D4D34">
      <w:pPr>
        <w:pStyle w:val="Paragraphedeliste"/>
        <w:numPr>
          <w:ilvl w:val="0"/>
          <w:numId w:val="12"/>
        </w:numPr>
      </w:pPr>
      <w:r>
        <w:t>Dans quelles conditions est-il préférable de sélectionner sur grain ou sur épi ?</w:t>
      </w:r>
    </w:p>
    <w:p w14:paraId="7E854013" w14:textId="19CC8A9F" w:rsidR="001E07CB" w:rsidRDefault="001E07CB" w:rsidP="001E07CB">
      <w:pPr>
        <w:pStyle w:val="Titre1"/>
      </w:pPr>
      <w:bookmarkStart w:id="6" w:name="_Toc142555271"/>
      <w:r>
        <w:t>Matériel et méthodes</w:t>
      </w:r>
      <w:bookmarkEnd w:id="6"/>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7" w:name="_Toc142555272"/>
      <w:r>
        <w:t>Matériel végétal</w:t>
      </w:r>
      <w:bookmarkEnd w:id="7"/>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8" w:name="_Toc142555273"/>
      <w:r>
        <w:t>Dispositif expérimental</w:t>
      </w:r>
      <w:bookmarkEnd w:id="8"/>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484706CF" w:rsidR="001E07CB" w:rsidRPr="001E07CB" w:rsidRDefault="001E07CB" w:rsidP="001E07CB">
      <w:r w:rsidRPr="001E07CB">
        <w:t xml:space="preserve">Dans chaque bac, 208 grains ont été semées (13 lignes et 16 colonnes) en répartissant au hasard les </w:t>
      </w:r>
      <w:r w:rsidRPr="001E07CB">
        <w:lastRenderedPageBreak/>
        <w:t xml:space="preserve">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 de façon "mélangée" complique énormément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9"/>
      <w:r w:rsidRPr="001E07CB">
        <w:t>Il y a au total 12 micro parcelles dans lesquelles 3 répétitions de chaque traitement ont été placées au hasard.</w:t>
      </w:r>
      <w:commentRangeEnd w:id="9"/>
      <w:r w:rsidRPr="001E07CB">
        <w:commentReference w:id="9"/>
      </w:r>
    </w:p>
    <w:p w14:paraId="4EE28FD0" w14:textId="77777777" w:rsidR="001E07CB" w:rsidRPr="001E07CB" w:rsidRDefault="001E07CB" w:rsidP="001E07CB"/>
    <w:p w14:paraId="64B410AD" w14:textId="77777777" w:rsidR="001E07CB" w:rsidRPr="001E07CB" w:rsidRDefault="001E07CB" w:rsidP="001E07CB">
      <w:pPr>
        <w:pStyle w:val="Titre2"/>
      </w:pPr>
      <w:bookmarkStart w:id="10" w:name="_Toc142555274"/>
      <w:proofErr w:type="spellStart"/>
      <w:r>
        <w:t>Phénotypage</w:t>
      </w:r>
      <w:bookmarkEnd w:id="10"/>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298CE666"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0DC979E6" w:rsidR="00740CBC" w:rsidRPr="001E07CB" w:rsidRDefault="00740CBC" w:rsidP="0010130A">
      <w:pPr>
        <w:numPr>
          <w:ilvl w:val="0"/>
          <w:numId w:val="8"/>
        </w:numPr>
      </w:pPr>
      <w:r>
        <w:lastRenderedPageBreak/>
        <w:t>Variance de la taille des grains</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9DF8547" w:rsidR="001E07CB" w:rsidRDefault="009B5FEC" w:rsidP="001E07CB">
      <w:r>
        <w:t>Pour les parcelles au champ, les deux rangs centraux de chaque parcelle ont été récoltés. Pour chaque parcelle, parmi ces rangs centraux, 30 brins ont été choisie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18598E2D" w:rsidR="002E4258" w:rsidRDefault="002E4258" w:rsidP="009B5FEC">
      <w:pPr>
        <w:pStyle w:val="Paragraphedeliste"/>
        <w:numPr>
          <w:ilvl w:val="0"/>
          <w:numId w:val="13"/>
        </w:numPr>
      </w:pPr>
      <w:r>
        <w:t>Nombre d’épillets</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625F2D74" w14:textId="77777777" w:rsidR="001E07CB" w:rsidRPr="001E07CB" w:rsidRDefault="001E07CB" w:rsidP="001E07CB">
      <w:pPr>
        <w:pStyle w:val="Titre2"/>
      </w:pPr>
      <w:bookmarkStart w:id="11" w:name="_Toc142555275"/>
      <w:r>
        <w:t>Analyses</w:t>
      </w:r>
      <w:bookmarkEnd w:id="11"/>
    </w:p>
    <w:p w14:paraId="785F9F18" w14:textId="37F75E75" w:rsidR="001E07CB" w:rsidRDefault="001E07CB" w:rsidP="001E07CB">
      <w:pPr>
        <w:pStyle w:val="Titre3"/>
      </w:pPr>
      <w:bookmarkStart w:id="12" w:name="_Toc142555276"/>
      <w:r w:rsidRPr="001E07CB">
        <w:t>Effet de la sélection sur la taille du grain</w:t>
      </w:r>
      <w:bookmarkEnd w:id="12"/>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77777777" w:rsidR="005D03CC" w:rsidRPr="001E07CB" w:rsidRDefault="009700DA"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9700DA"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w:t>
      </w:r>
      <w:proofErr w:type="gramStart"/>
      <w:r w:rsidR="005D03CC" w:rsidRPr="001E07CB">
        <w:t>le</w:t>
      </w:r>
      <w:proofErr w:type="gramEnd"/>
      <w:r w:rsidR="005D03CC" w:rsidRPr="001E07CB">
        <w:t xml:space="preserv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9700DA"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w:t>
      </w:r>
      <w:proofErr w:type="gramStart"/>
      <w:r w:rsidR="005D03CC" w:rsidRPr="001E07CB">
        <w:t>l’effet</w:t>
      </w:r>
      <w:proofErr w:type="gramEnd"/>
      <w:r w:rsidR="005D03CC" w:rsidRPr="001E07CB">
        <w:t xml:space="preserve">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9700DA"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w:t>
      </w:r>
      <w:proofErr w:type="gramStart"/>
      <w:r w:rsidR="005D03CC" w:rsidRPr="001E07CB">
        <w:t>l’effet</w:t>
      </w:r>
      <w:proofErr w:type="gramEnd"/>
      <w:r w:rsidR="005D03CC" w:rsidRPr="001E07CB">
        <w:t xml:space="preserve"> </w:t>
      </w:r>
      <w:r w:rsidR="005D03CC">
        <w:t>du passage</w:t>
      </w:r>
      <w:r w:rsidR="005D03CC" w:rsidRPr="001E07CB">
        <w:t xml:space="preserve"> j</w:t>
      </w:r>
    </w:p>
    <w:p w14:paraId="6D033626" w14:textId="77777777" w:rsidR="005D03CC" w:rsidRPr="001E07CB" w:rsidRDefault="009700DA"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77777777"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un gradient 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4278A6AC" w14:textId="77777777" w:rsidR="005D03CC"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Après avoir estimé les progrès effectués et leur significativité, des tests de </w:t>
      </w:r>
      <w:proofErr w:type="spellStart"/>
      <w:r>
        <w:t>Tuckey</w:t>
      </w:r>
      <w:proofErr w:type="spellEnd"/>
      <w:r>
        <w:t xml:space="preserve"> ont été effectué pour comparer les modalités de sélection deux à deux. </w:t>
      </w:r>
    </w:p>
    <w:p w14:paraId="299EF225" w14:textId="77777777" w:rsidR="005D03CC" w:rsidRPr="001E07CB" w:rsidRDefault="005D03CC" w:rsidP="005D03CC">
      <w:r w:rsidRPr="001E07CB">
        <w:t xml:space="preserve">L’héritabilité réalisée a été calculée pour ce dispositif en divisant le progrès mesuré par le différentiel de sélection. </w:t>
      </w:r>
      <w:r>
        <w:t xml:space="preserve">Pour accéder au différentiel de sélection, une partie des grains tamisés et non tamisés ont été mesurés à l’Optomachine pour chaque modalité. On a alors accès à la taille moyenne des grains pour chaque modalité et le différentiel se calcul comme la différence entre la taille moyenne des grains sélectionnés et la taille moyenne des grains non sélectionnés. On a donc pu calculer un différentiel de sélection pour chaque modalité de sélection. </w:t>
      </w:r>
    </w:p>
    <w:p w14:paraId="27EF7DC8" w14:textId="77777777" w:rsidR="005D03CC" w:rsidRPr="005D03CC" w:rsidRDefault="005D03CC" w:rsidP="005D03CC">
      <w:pPr>
        <w:pStyle w:val="Corpsdetexte"/>
      </w:pPr>
    </w:p>
    <w:p w14:paraId="79D55611" w14:textId="1AD1890D"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EC4CD4">
        <w:t xml:space="preserve">Nous avions donc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w:t>
      </w:r>
      <w:r w:rsidR="00107A68">
        <w:lastRenderedPageBreak/>
        <w:t xml:space="preserve">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9700DA"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9700DA"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9700DA"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31866DE9"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AE1E47">
        <w:t xml:space="preserve"> </w:t>
      </w:r>
      <w:proofErr w:type="gramStart"/>
      <w:r w:rsidR="00AE1E47">
        <w:t>a</w:t>
      </w:r>
      <w:proofErr w:type="gramEnd"/>
      <w:r w:rsidR="00AE1E47">
        <w:t xml:space="preserve">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sélection sur la taille du grain a été </w:t>
      </w:r>
      <w:r w:rsidR="00C26254">
        <w:t>estimé</w:t>
      </w:r>
      <w:r w:rsidR="00866802">
        <w:t xml:space="preserve"> pour tous les traits mesurés</w:t>
      </w:r>
      <w:r w:rsidR="0033241A">
        <w:t xml:space="preserve"> (taille du grain, PMG, hauteur, taux de protéines etc…)</w:t>
      </w:r>
      <w:r w:rsidR="00C26254">
        <w:t xml:space="preserve"> en sélection sur grain et en sélection sur épi</w:t>
      </w:r>
      <w:r w:rsidR="00F42B28">
        <w:t>.</w:t>
      </w:r>
      <w:r w:rsidR="00D17068">
        <w:t xml:space="preserve"> Dans cette démarche, une hypothèse a été faite : les plantes se comportent de la même façon dans une population non sélectionnée et dans une population où une sélection a eu lieu</w:t>
      </w:r>
      <w:r w:rsidR="00217F2A">
        <w:t xml:space="preserve"> malgré les différences de diversité génétiques</w:t>
      </w:r>
      <w:r w:rsidR="00D17068">
        <w:t>.</w:t>
      </w:r>
      <w:r w:rsidR="00FC0BF0">
        <w:t xml:space="preserve"> Ci-dessous un schéma explicatif de la sélection </w:t>
      </w:r>
      <w:r w:rsidR="00FC0BF0">
        <w:rPr>
          <w:i/>
        </w:rPr>
        <w:t>in silico</w:t>
      </w:r>
      <w:r w:rsidR="00FC0BF0">
        <w:t xml:space="preserve">. </w:t>
      </w:r>
    </w:p>
    <w:p w14:paraId="0D334D3A" w14:textId="26C8BC96" w:rsidR="00FC0BF0" w:rsidRPr="00FC0BF0" w:rsidRDefault="00FC0BF0" w:rsidP="00E176BC">
      <w:r>
        <w:rPr>
          <w:noProof/>
        </w:rPr>
        <w:lastRenderedPageBreak/>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7882D8F" w14:textId="68C90718" w:rsidR="006D22BC" w:rsidRPr="001E07CB" w:rsidRDefault="006D22BC" w:rsidP="001E07CB"/>
    <w:p w14:paraId="504211FD" w14:textId="77777777" w:rsidR="001E07CB" w:rsidRPr="001E07CB" w:rsidRDefault="001E07CB" w:rsidP="001E07CB"/>
    <w:p w14:paraId="11B906B5" w14:textId="77777777" w:rsidR="001E07CB" w:rsidRPr="001E07CB" w:rsidRDefault="001E07CB" w:rsidP="00400410">
      <w:pPr>
        <w:pStyle w:val="Titre3"/>
      </w:pPr>
      <w:bookmarkStart w:id="13" w:name="_Toc142555277"/>
      <w:r w:rsidRPr="001E07CB">
        <w:t>Comparaison de la sélection sur grain et de la sélection sur épi</w:t>
      </w:r>
      <w:bookmarkEnd w:id="13"/>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xml:space="preserve">,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w:t>
      </w:r>
      <w:r w:rsidRPr="001E07CB">
        <w:lastRenderedPageBreak/>
        <w:t>progrès effectué avec la sélection sur grain avec la formule suivante (détail des calculs en annexe) :</w:t>
      </w:r>
    </w:p>
    <w:p w14:paraId="5F77BAC3" w14:textId="77777777" w:rsidR="001E07CB" w:rsidRPr="001E07CB" w:rsidRDefault="001E07CB" w:rsidP="001E07CB"/>
    <w:p w14:paraId="0F44B192" w14:textId="4C77CC29" w:rsidR="001E07CB" w:rsidRPr="00A463AC" w:rsidRDefault="009700DA"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1730D69" w:rsidR="003B1B98" w:rsidRDefault="0010130A" w:rsidP="001E07CB">
      <w:r>
        <w:t xml:space="preserve">Pour vérifier la capacité prédictive de cette équation, les des simulations sur les données des bacs </w:t>
      </w:r>
      <w:r w:rsidR="00C67587">
        <w:t xml:space="preserve">concernant la taille des grains </w:t>
      </w:r>
      <w:r w:rsidR="00F6510A">
        <w:t xml:space="preserve">et ceux des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9700DA"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9700DA"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9700DA"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9700DA"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6BADC265"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valeur pour comparer les résultats des simulations aux calculs théoriques. </w:t>
      </w:r>
    </w:p>
    <w:p w14:paraId="3ABC4EB4" w14:textId="70A1194F" w:rsidR="00D979EE" w:rsidRDefault="00D979EE" w:rsidP="001E07CB"/>
    <w:p w14:paraId="6F54E049" w14:textId="4CD99688"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 varier NEO de 10 à 3000, </w:t>
      </w:r>
      <w:proofErr w:type="spellStart"/>
      <w:r>
        <w:t>nsel</w:t>
      </w:r>
      <w:proofErr w:type="spellEnd"/>
      <w:r>
        <w:t xml:space="preserve"> de 100 à 100.000, NGO de 10.000 à 1.000.000, et NGE de 20 à 10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4" w:name="_Toc142555278"/>
      <w:r>
        <w:t>Résultats</w:t>
      </w:r>
      <w:bookmarkEnd w:id="14"/>
      <w:r w:rsidR="00A2208C">
        <w:t xml:space="preserve"> </w:t>
      </w:r>
    </w:p>
    <w:p w14:paraId="5C8BD268" w14:textId="0DDC151C" w:rsidR="00A2208C" w:rsidRDefault="00EB2A06" w:rsidP="00A2208C">
      <w:pPr>
        <w:pStyle w:val="Titre2"/>
      </w:pPr>
      <w:r>
        <w:t>Impact de la sélection sur la taille du grain</w:t>
      </w:r>
    </w:p>
    <w:p w14:paraId="4F228825" w14:textId="3F6EC459" w:rsidR="00050F54" w:rsidRPr="00050F54" w:rsidRDefault="00570530" w:rsidP="00570530">
      <w:pPr>
        <w:pStyle w:val="Titre3"/>
      </w:pPr>
      <w:r>
        <w:t>Sélection sur grain par tamisage</w:t>
      </w:r>
    </w:p>
    <w:p w14:paraId="00E93567" w14:textId="468FD0A2" w:rsidR="00A2208C" w:rsidRDefault="00825095" w:rsidP="00A2208C">
      <w:r>
        <w:t xml:space="preserve">Au </w:t>
      </w:r>
      <w:r w:rsidR="00E74AD4">
        <w:t xml:space="preserve">champ, </w:t>
      </w:r>
      <w:r w:rsidR="001533AD">
        <w:t>les</w:t>
      </w:r>
      <w:r w:rsidR="00376560">
        <w:t xml:space="preserve"> traits</w:t>
      </w:r>
      <w:r>
        <w:t xml:space="preserve"> impactés par la sélection sur la taille du grain ont é</w:t>
      </w:r>
      <w:r w:rsidR="00E74AD4">
        <w:t>té le PMG, le taux de protéine, et la hauteur des plantes. La taille des grains elle-même ne semble pas avoir été impactée.</w:t>
      </w:r>
      <w:r w:rsidR="000A57C0">
        <w:t xml:space="preserve"> Ci-dessous un </w:t>
      </w:r>
      <w:r w:rsidR="00D80875">
        <w:t>graphique</w:t>
      </w:r>
      <w:r w:rsidR="000A57C0">
        <w:t xml:space="preserve"> récapitulant le progrès effectué sur 6 traits</w:t>
      </w:r>
      <w:r w:rsidR="00D80875">
        <w:t> :</w:t>
      </w:r>
    </w:p>
    <w:p w14:paraId="766F4BA4" w14:textId="4A619BFA" w:rsidR="00E74AD4" w:rsidRDefault="00EB1B5A" w:rsidP="0043571C">
      <w:pPr>
        <w:jc w:val="center"/>
      </w:pPr>
      <w:r>
        <w:rPr>
          <w:noProof/>
        </w:rPr>
        <w:lastRenderedPageBreak/>
        <w:drawing>
          <wp:inline distT="0" distB="0" distL="0" distR="0" wp14:anchorId="1DA9AAC0" wp14:editId="5037867B">
            <wp:extent cx="4157687" cy="3648974"/>
            <wp:effectExtent l="19050" t="19050" r="14605" b="2794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gres_champ.png"/>
                    <pic:cNvPicPr/>
                  </pic:nvPicPr>
                  <pic:blipFill>
                    <a:blip r:embed="rId21">
                      <a:extLst>
                        <a:ext uri="{28A0092B-C50C-407E-A947-70E740481C1C}">
                          <a14:useLocalDpi xmlns:a14="http://schemas.microsoft.com/office/drawing/2010/main" val="0"/>
                        </a:ext>
                      </a:extLst>
                    </a:blip>
                    <a:stretch>
                      <a:fillRect/>
                    </a:stretch>
                  </pic:blipFill>
                  <pic:spPr>
                    <a:xfrm>
                      <a:off x="0" y="0"/>
                      <a:ext cx="4181521" cy="3669892"/>
                    </a:xfrm>
                    <a:prstGeom prst="rect">
                      <a:avLst/>
                    </a:prstGeom>
                    <a:ln>
                      <a:solidFill>
                        <a:schemeClr val="tx1"/>
                      </a:solidFill>
                    </a:ln>
                  </pic:spPr>
                </pic:pic>
              </a:graphicData>
            </a:graphic>
          </wp:inline>
        </w:drawing>
      </w:r>
    </w:p>
    <w:p w14:paraId="48D916E8" w14:textId="4586C318" w:rsidR="003759FC" w:rsidRDefault="003759FC" w:rsidP="00A2208C"/>
    <w:p w14:paraId="5DF741D7" w14:textId="05622419" w:rsidR="003759FC" w:rsidRDefault="00E45C5D" w:rsidP="00A2208C">
      <w:r>
        <w:t xml:space="preserve">On voit que pour le PMG et la taille des grains, la sélection des petits grains semble avoir eu un impact tandis que la sélection des gros grains non. A l’inverse pour la hauteur des plantes et le taux de protéines des grains, la sélection des gros grains semble avoir eu un impact mais pas la sélection des petits. </w:t>
      </w:r>
      <w:r w:rsidR="003B4E7D">
        <w:t xml:space="preserve">Enfin, on voit que la sélection n’a pas eu d’impact sur le nombre de grains par épi, la variance de la taille des grains dans l’épi ou le nombre d’épillets (les trois modalités ont des progrès proches). Pour comparer entre elles les modalités de sélection, des tests de </w:t>
      </w:r>
      <w:proofErr w:type="spellStart"/>
      <w:r w:rsidR="003B4E7D">
        <w:t>Tuckey</w:t>
      </w:r>
      <w:proofErr w:type="spellEnd"/>
      <w:r w:rsidR="003B4E7D">
        <w:t xml:space="preserve"> ont été réalisés : </w:t>
      </w:r>
    </w:p>
    <w:p w14:paraId="210F8F67" w14:textId="77777777" w:rsidR="003B4E7D" w:rsidRDefault="003B4E7D" w:rsidP="00A2208C"/>
    <w:p w14:paraId="27114CA8" w14:textId="01336DDC" w:rsidR="00D5340C" w:rsidRDefault="00D5340C" w:rsidP="0038147F">
      <w:pPr>
        <w:jc w:val="center"/>
      </w:pPr>
      <w:r>
        <w:rPr>
          <w:noProof/>
        </w:rPr>
        <w:lastRenderedPageBreak/>
        <w:drawing>
          <wp:inline distT="0" distB="0" distL="0" distR="0" wp14:anchorId="03E80FCD" wp14:editId="5DCDFCD4">
            <wp:extent cx="4546121" cy="3003687"/>
            <wp:effectExtent l="19050" t="19050" r="26035" b="2540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lection_champ.png"/>
                    <pic:cNvPicPr/>
                  </pic:nvPicPr>
                  <pic:blipFill>
                    <a:blip r:embed="rId22">
                      <a:extLst>
                        <a:ext uri="{28A0092B-C50C-407E-A947-70E740481C1C}">
                          <a14:useLocalDpi xmlns:a14="http://schemas.microsoft.com/office/drawing/2010/main" val="0"/>
                        </a:ext>
                      </a:extLst>
                    </a:blip>
                    <a:stretch>
                      <a:fillRect/>
                    </a:stretch>
                  </pic:blipFill>
                  <pic:spPr>
                    <a:xfrm>
                      <a:off x="0" y="0"/>
                      <a:ext cx="4559248" cy="3012360"/>
                    </a:xfrm>
                    <a:prstGeom prst="rect">
                      <a:avLst/>
                    </a:prstGeom>
                    <a:ln>
                      <a:solidFill>
                        <a:schemeClr val="tx1"/>
                      </a:solidFill>
                    </a:ln>
                  </pic:spPr>
                </pic:pic>
              </a:graphicData>
            </a:graphic>
          </wp:inline>
        </w:drawing>
      </w:r>
    </w:p>
    <w:p w14:paraId="56F551FD" w14:textId="77777777" w:rsidR="00D5340C" w:rsidRDefault="00D5340C" w:rsidP="00A2208C"/>
    <w:p w14:paraId="2EB3E842" w14:textId="6F5E6F4B" w:rsidR="00D5340C" w:rsidRDefault="00CB2724" w:rsidP="00A2208C">
      <w:r>
        <w:t xml:space="preserve">On constate </w:t>
      </w:r>
      <w:r w:rsidR="00D5340C">
        <w:t>que l’effet de la sélection sur la taille des grains n’est pas marqué</w:t>
      </w:r>
      <w:r w:rsidR="00E17144">
        <w:t xml:space="preserve"> car il n’y a pas de différences significatives entre les modalités de sélection à part la différence entre le grains petits et non triés pour la taille moyenne des grains</w:t>
      </w:r>
      <w:r w:rsidR="00D5340C">
        <w:t xml:space="preserve">. Pour le PMG, la hauteur et le taux de protéines, </w:t>
      </w:r>
      <w:r w:rsidR="005F1649">
        <w:t>on voit que les différences signific</w:t>
      </w:r>
      <w:r w:rsidR="005241EC">
        <w:t>atives se trouvent</w:t>
      </w:r>
      <w:r w:rsidR="005F1649">
        <w:t xml:space="preserve"> entre les plantes issues de gros grains et les plantes issues de petits grains.</w:t>
      </w:r>
      <w:r w:rsidR="00E17144">
        <w:t xml:space="preserve"> Cela montre bien un effet de la sélection.  De plus, on constate des résultats plutôt attendus : Les gros grains ont donné un PMG et une hauteur plus élevés, un taux de protéines plus faible que les grains non triés. Les petits grains ont donné un PMG plus faible que les grains non triés, une hauteur plus basse que les gros grains, et un taux de protéine </w:t>
      </w:r>
      <w:r w:rsidR="00714020">
        <w:t>supérieur aux</w:t>
      </w:r>
      <w:r w:rsidR="00E17144">
        <w:t xml:space="preserve"> gros grains. </w:t>
      </w:r>
    </w:p>
    <w:p w14:paraId="1213C6AF" w14:textId="6A9A8B3F" w:rsidR="00B24AD9" w:rsidRDefault="00600603" w:rsidP="00A2208C">
      <w:r>
        <w:t>Pour confirmer qu’un progrès a bien été effectué, les héritabilités réalisées ont été calculées. Ci-dessous un tableau récapitulant les valeurs calculées :</w:t>
      </w:r>
    </w:p>
    <w:p w14:paraId="272EF2B4" w14:textId="1CD20338" w:rsidR="00B24AD9" w:rsidRDefault="00B24AD9" w:rsidP="00A2208C"/>
    <w:tbl>
      <w:tblPr>
        <w:tblStyle w:val="Grilledutableau"/>
        <w:tblW w:w="0" w:type="auto"/>
        <w:tblLook w:val="04A0" w:firstRow="1" w:lastRow="0" w:firstColumn="1" w:lastColumn="0" w:noHBand="0" w:noVBand="1"/>
      </w:tblPr>
      <w:tblGrid>
        <w:gridCol w:w="2820"/>
        <w:gridCol w:w="1443"/>
        <w:gridCol w:w="1443"/>
        <w:gridCol w:w="1443"/>
      </w:tblGrid>
      <w:tr w:rsidR="00B24AD9" w:rsidRPr="00B24AD9" w14:paraId="0E5BA637" w14:textId="77777777" w:rsidTr="006A33D3">
        <w:trPr>
          <w:trHeight w:val="306"/>
        </w:trPr>
        <w:tc>
          <w:tcPr>
            <w:tcW w:w="2820" w:type="dxa"/>
            <w:noWrap/>
            <w:hideMark/>
          </w:tcPr>
          <w:p w14:paraId="3170DB17" w14:textId="77777777" w:rsidR="00B24AD9" w:rsidRPr="00BE1D39" w:rsidRDefault="00B24AD9" w:rsidP="00171783">
            <w:pPr>
              <w:jc w:val="center"/>
              <w:rPr>
                <w:highlight w:val="yellow"/>
              </w:rPr>
            </w:pPr>
          </w:p>
        </w:tc>
        <w:tc>
          <w:tcPr>
            <w:tcW w:w="1443" w:type="dxa"/>
            <w:noWrap/>
            <w:hideMark/>
          </w:tcPr>
          <w:p w14:paraId="5191DC2B" w14:textId="77777777" w:rsidR="00B24AD9" w:rsidRPr="00BE1D39" w:rsidRDefault="00B24AD9" w:rsidP="00171783">
            <w:pPr>
              <w:jc w:val="center"/>
              <w:rPr>
                <w:highlight w:val="yellow"/>
              </w:rPr>
            </w:pPr>
            <w:r w:rsidRPr="00BE1D39">
              <w:rPr>
                <w:highlight w:val="yellow"/>
              </w:rPr>
              <w:t>gros</w:t>
            </w:r>
          </w:p>
        </w:tc>
        <w:tc>
          <w:tcPr>
            <w:tcW w:w="1443" w:type="dxa"/>
            <w:noWrap/>
            <w:hideMark/>
          </w:tcPr>
          <w:p w14:paraId="63B83D27" w14:textId="77777777" w:rsidR="00B24AD9" w:rsidRPr="00BE1D39" w:rsidRDefault="00B24AD9" w:rsidP="00171783">
            <w:pPr>
              <w:jc w:val="center"/>
              <w:rPr>
                <w:highlight w:val="yellow"/>
              </w:rPr>
            </w:pPr>
            <w:r w:rsidRPr="00BE1D39">
              <w:rPr>
                <w:highlight w:val="yellow"/>
              </w:rPr>
              <w:t>moyen</w:t>
            </w:r>
          </w:p>
        </w:tc>
        <w:tc>
          <w:tcPr>
            <w:tcW w:w="1443" w:type="dxa"/>
            <w:noWrap/>
            <w:hideMark/>
          </w:tcPr>
          <w:p w14:paraId="2E0EF1B6" w14:textId="77777777" w:rsidR="00B24AD9" w:rsidRPr="00BE1D39" w:rsidRDefault="00B24AD9" w:rsidP="00171783">
            <w:pPr>
              <w:jc w:val="center"/>
              <w:rPr>
                <w:highlight w:val="yellow"/>
              </w:rPr>
            </w:pPr>
            <w:r w:rsidRPr="00BE1D39">
              <w:rPr>
                <w:highlight w:val="yellow"/>
              </w:rPr>
              <w:t>petit</w:t>
            </w:r>
          </w:p>
        </w:tc>
      </w:tr>
      <w:tr w:rsidR="00B24AD9" w:rsidRPr="00B24AD9" w14:paraId="3917E422" w14:textId="77777777" w:rsidTr="006A33D3">
        <w:trPr>
          <w:trHeight w:val="306"/>
        </w:trPr>
        <w:tc>
          <w:tcPr>
            <w:tcW w:w="2820" w:type="dxa"/>
            <w:noWrap/>
            <w:hideMark/>
          </w:tcPr>
          <w:p w14:paraId="6D045050" w14:textId="77777777" w:rsidR="00B24AD9" w:rsidRPr="00BE1D39" w:rsidRDefault="00B24AD9" w:rsidP="00171783">
            <w:pPr>
              <w:jc w:val="center"/>
              <w:rPr>
                <w:highlight w:val="yellow"/>
              </w:rPr>
            </w:pPr>
            <w:r w:rsidRPr="00BE1D39">
              <w:rPr>
                <w:highlight w:val="yellow"/>
              </w:rPr>
              <w:t>Taille moyenne des grains</w:t>
            </w:r>
          </w:p>
        </w:tc>
        <w:tc>
          <w:tcPr>
            <w:tcW w:w="1443" w:type="dxa"/>
            <w:noWrap/>
            <w:hideMark/>
          </w:tcPr>
          <w:p w14:paraId="598A0014" w14:textId="77777777" w:rsidR="00B24AD9" w:rsidRPr="00BE1D39" w:rsidRDefault="00B24AD9" w:rsidP="00171783">
            <w:pPr>
              <w:jc w:val="center"/>
              <w:rPr>
                <w:highlight w:val="yellow"/>
              </w:rPr>
            </w:pPr>
            <w:r w:rsidRPr="00BE1D39">
              <w:rPr>
                <w:highlight w:val="yellow"/>
              </w:rPr>
              <w:t>-0.023</w:t>
            </w:r>
          </w:p>
        </w:tc>
        <w:tc>
          <w:tcPr>
            <w:tcW w:w="1443" w:type="dxa"/>
            <w:noWrap/>
            <w:hideMark/>
          </w:tcPr>
          <w:p w14:paraId="1E31D237" w14:textId="77777777" w:rsidR="00B24AD9" w:rsidRPr="00BE1D39" w:rsidRDefault="00B24AD9" w:rsidP="00171783">
            <w:pPr>
              <w:jc w:val="center"/>
              <w:rPr>
                <w:highlight w:val="yellow"/>
              </w:rPr>
            </w:pPr>
            <w:r w:rsidRPr="00BE1D39">
              <w:rPr>
                <w:highlight w:val="yellow"/>
              </w:rPr>
              <w:t>1.095</w:t>
            </w:r>
          </w:p>
        </w:tc>
        <w:tc>
          <w:tcPr>
            <w:tcW w:w="1443" w:type="dxa"/>
            <w:noWrap/>
            <w:hideMark/>
          </w:tcPr>
          <w:p w14:paraId="785A3E60" w14:textId="5FAC5FFE" w:rsidR="00B24AD9" w:rsidRPr="00BE1D39" w:rsidRDefault="00B24AD9" w:rsidP="00171783">
            <w:pPr>
              <w:jc w:val="center"/>
              <w:rPr>
                <w:highlight w:val="yellow"/>
              </w:rPr>
            </w:pPr>
            <w:r w:rsidRPr="00BE1D39">
              <w:rPr>
                <w:highlight w:val="yellow"/>
              </w:rPr>
              <w:t>0.207</w:t>
            </w:r>
            <w:r w:rsidR="00EB26BE" w:rsidRPr="00BE1D39">
              <w:rPr>
                <w:highlight w:val="yellow"/>
              </w:rPr>
              <w:t xml:space="preserve"> **</w:t>
            </w:r>
          </w:p>
        </w:tc>
      </w:tr>
      <w:tr w:rsidR="00B24AD9" w:rsidRPr="00B24AD9" w14:paraId="23850411" w14:textId="77777777" w:rsidTr="006A33D3">
        <w:trPr>
          <w:trHeight w:val="306"/>
        </w:trPr>
        <w:tc>
          <w:tcPr>
            <w:tcW w:w="2820" w:type="dxa"/>
            <w:noWrap/>
            <w:hideMark/>
          </w:tcPr>
          <w:p w14:paraId="6497BE8C" w14:textId="77777777" w:rsidR="00B24AD9" w:rsidRPr="00BE1D39" w:rsidRDefault="00B24AD9" w:rsidP="00171783">
            <w:pPr>
              <w:jc w:val="center"/>
              <w:rPr>
                <w:highlight w:val="yellow"/>
              </w:rPr>
            </w:pPr>
            <w:r w:rsidRPr="00BE1D39">
              <w:rPr>
                <w:highlight w:val="yellow"/>
              </w:rPr>
              <w:t>Taille du plus petit grain</w:t>
            </w:r>
          </w:p>
        </w:tc>
        <w:tc>
          <w:tcPr>
            <w:tcW w:w="1443" w:type="dxa"/>
            <w:noWrap/>
            <w:hideMark/>
          </w:tcPr>
          <w:p w14:paraId="2C75E4AA" w14:textId="77777777" w:rsidR="00B24AD9" w:rsidRPr="00BE1D39" w:rsidRDefault="00B24AD9" w:rsidP="00171783">
            <w:pPr>
              <w:jc w:val="center"/>
              <w:rPr>
                <w:highlight w:val="yellow"/>
              </w:rPr>
            </w:pPr>
            <w:r w:rsidRPr="00BE1D39">
              <w:rPr>
                <w:highlight w:val="yellow"/>
              </w:rPr>
              <w:t>-0.064</w:t>
            </w:r>
          </w:p>
        </w:tc>
        <w:tc>
          <w:tcPr>
            <w:tcW w:w="1443" w:type="dxa"/>
            <w:noWrap/>
            <w:hideMark/>
          </w:tcPr>
          <w:p w14:paraId="41D22580" w14:textId="77777777" w:rsidR="00B24AD9" w:rsidRPr="00BE1D39" w:rsidRDefault="00B24AD9" w:rsidP="00171783">
            <w:pPr>
              <w:jc w:val="center"/>
              <w:rPr>
                <w:highlight w:val="yellow"/>
              </w:rPr>
            </w:pPr>
            <w:r w:rsidRPr="00BE1D39">
              <w:rPr>
                <w:highlight w:val="yellow"/>
              </w:rPr>
              <w:t>-0.109</w:t>
            </w:r>
          </w:p>
        </w:tc>
        <w:tc>
          <w:tcPr>
            <w:tcW w:w="1443" w:type="dxa"/>
            <w:noWrap/>
            <w:hideMark/>
          </w:tcPr>
          <w:p w14:paraId="35F56DE0" w14:textId="30ED4F74" w:rsidR="00B24AD9" w:rsidRPr="00BE1D39" w:rsidRDefault="00B24AD9" w:rsidP="00171783">
            <w:pPr>
              <w:jc w:val="center"/>
              <w:rPr>
                <w:highlight w:val="yellow"/>
              </w:rPr>
            </w:pPr>
            <w:r w:rsidRPr="00BE1D39">
              <w:rPr>
                <w:highlight w:val="yellow"/>
              </w:rPr>
              <w:t>-0.419</w:t>
            </w:r>
            <w:r w:rsidR="00EB26BE" w:rsidRPr="00BE1D39">
              <w:rPr>
                <w:highlight w:val="yellow"/>
              </w:rPr>
              <w:t xml:space="preserve"> **</w:t>
            </w:r>
          </w:p>
        </w:tc>
      </w:tr>
      <w:tr w:rsidR="00B24AD9" w:rsidRPr="00B24AD9" w14:paraId="322EBA30" w14:textId="77777777" w:rsidTr="006A33D3">
        <w:trPr>
          <w:trHeight w:val="306"/>
        </w:trPr>
        <w:tc>
          <w:tcPr>
            <w:tcW w:w="2820" w:type="dxa"/>
            <w:noWrap/>
            <w:hideMark/>
          </w:tcPr>
          <w:p w14:paraId="40F9C3E9" w14:textId="77777777" w:rsidR="00B24AD9" w:rsidRPr="00BE1D39" w:rsidRDefault="00B24AD9" w:rsidP="00171783">
            <w:pPr>
              <w:jc w:val="center"/>
              <w:rPr>
                <w:highlight w:val="yellow"/>
              </w:rPr>
            </w:pPr>
            <w:r w:rsidRPr="00BE1D39">
              <w:rPr>
                <w:highlight w:val="yellow"/>
              </w:rPr>
              <w:t>Taille du plus gros grain</w:t>
            </w:r>
          </w:p>
        </w:tc>
        <w:tc>
          <w:tcPr>
            <w:tcW w:w="1443" w:type="dxa"/>
            <w:noWrap/>
            <w:hideMark/>
          </w:tcPr>
          <w:p w14:paraId="48DDA347" w14:textId="77777777" w:rsidR="00B24AD9" w:rsidRPr="00BE1D39" w:rsidRDefault="00B24AD9" w:rsidP="00171783">
            <w:pPr>
              <w:jc w:val="center"/>
              <w:rPr>
                <w:highlight w:val="yellow"/>
              </w:rPr>
            </w:pPr>
            <w:r w:rsidRPr="00BE1D39">
              <w:rPr>
                <w:highlight w:val="yellow"/>
              </w:rPr>
              <w:t>-1.744</w:t>
            </w:r>
          </w:p>
        </w:tc>
        <w:tc>
          <w:tcPr>
            <w:tcW w:w="1443" w:type="dxa"/>
            <w:noWrap/>
            <w:hideMark/>
          </w:tcPr>
          <w:p w14:paraId="79CDA844" w14:textId="77777777" w:rsidR="00B24AD9" w:rsidRPr="00BE1D39" w:rsidRDefault="00B24AD9" w:rsidP="00171783">
            <w:pPr>
              <w:jc w:val="center"/>
              <w:rPr>
                <w:highlight w:val="yellow"/>
              </w:rPr>
            </w:pPr>
            <w:r w:rsidRPr="00BE1D39">
              <w:rPr>
                <w:highlight w:val="yellow"/>
              </w:rPr>
              <w:t>0.287</w:t>
            </w:r>
          </w:p>
        </w:tc>
        <w:tc>
          <w:tcPr>
            <w:tcW w:w="1443" w:type="dxa"/>
            <w:noWrap/>
            <w:hideMark/>
          </w:tcPr>
          <w:p w14:paraId="61BD31DC" w14:textId="63357F0B" w:rsidR="00B24AD9" w:rsidRPr="00BE1D39" w:rsidRDefault="00B24AD9" w:rsidP="00171783">
            <w:pPr>
              <w:jc w:val="center"/>
              <w:rPr>
                <w:highlight w:val="yellow"/>
              </w:rPr>
            </w:pPr>
            <w:r w:rsidRPr="00BE1D39">
              <w:rPr>
                <w:highlight w:val="yellow"/>
              </w:rPr>
              <w:t>0.12</w:t>
            </w:r>
            <w:r w:rsidR="00EB26BE" w:rsidRPr="00BE1D39">
              <w:rPr>
                <w:highlight w:val="yellow"/>
              </w:rPr>
              <w:t xml:space="preserve"> *</w:t>
            </w:r>
          </w:p>
        </w:tc>
      </w:tr>
      <w:tr w:rsidR="00B24AD9" w:rsidRPr="00B24AD9" w14:paraId="7CD9CB5C" w14:textId="77777777" w:rsidTr="006A33D3">
        <w:trPr>
          <w:trHeight w:val="306"/>
        </w:trPr>
        <w:tc>
          <w:tcPr>
            <w:tcW w:w="2820" w:type="dxa"/>
            <w:noWrap/>
            <w:hideMark/>
          </w:tcPr>
          <w:p w14:paraId="45A9812E" w14:textId="77777777" w:rsidR="00B24AD9" w:rsidRPr="00BE1D39" w:rsidRDefault="00B24AD9" w:rsidP="00171783">
            <w:pPr>
              <w:jc w:val="center"/>
              <w:rPr>
                <w:highlight w:val="yellow"/>
              </w:rPr>
            </w:pPr>
            <w:r w:rsidRPr="00BE1D39">
              <w:rPr>
                <w:highlight w:val="yellow"/>
              </w:rPr>
              <w:t>PMG</w:t>
            </w:r>
          </w:p>
        </w:tc>
        <w:tc>
          <w:tcPr>
            <w:tcW w:w="1443" w:type="dxa"/>
            <w:noWrap/>
            <w:hideMark/>
          </w:tcPr>
          <w:p w14:paraId="12CD8EF7" w14:textId="77777777" w:rsidR="00B24AD9" w:rsidRPr="00BE1D39" w:rsidRDefault="00B24AD9" w:rsidP="00171783">
            <w:pPr>
              <w:jc w:val="center"/>
              <w:rPr>
                <w:highlight w:val="yellow"/>
              </w:rPr>
            </w:pPr>
            <w:r w:rsidRPr="00BE1D39">
              <w:rPr>
                <w:highlight w:val="yellow"/>
              </w:rPr>
              <w:t>0.11</w:t>
            </w:r>
          </w:p>
        </w:tc>
        <w:tc>
          <w:tcPr>
            <w:tcW w:w="1443" w:type="dxa"/>
            <w:noWrap/>
            <w:hideMark/>
          </w:tcPr>
          <w:p w14:paraId="72F2579E" w14:textId="77777777" w:rsidR="00B24AD9" w:rsidRPr="00BE1D39" w:rsidRDefault="00B24AD9" w:rsidP="00171783">
            <w:pPr>
              <w:jc w:val="center"/>
              <w:rPr>
                <w:highlight w:val="yellow"/>
              </w:rPr>
            </w:pPr>
            <w:r w:rsidRPr="00BE1D39">
              <w:rPr>
                <w:highlight w:val="yellow"/>
              </w:rPr>
              <w:t>0.761</w:t>
            </w:r>
          </w:p>
        </w:tc>
        <w:tc>
          <w:tcPr>
            <w:tcW w:w="1443" w:type="dxa"/>
            <w:noWrap/>
            <w:hideMark/>
          </w:tcPr>
          <w:p w14:paraId="561849F3" w14:textId="069FD97F" w:rsidR="00B24AD9" w:rsidRPr="00BE1D39" w:rsidRDefault="00B24AD9" w:rsidP="00171783">
            <w:pPr>
              <w:jc w:val="center"/>
              <w:rPr>
                <w:highlight w:val="yellow"/>
              </w:rPr>
            </w:pPr>
            <w:r w:rsidRPr="00BE1D39">
              <w:rPr>
                <w:highlight w:val="yellow"/>
              </w:rPr>
              <w:t>0.233</w:t>
            </w:r>
            <w:r w:rsidR="00EB26BE" w:rsidRPr="00BE1D39">
              <w:rPr>
                <w:highlight w:val="yellow"/>
              </w:rPr>
              <w:t xml:space="preserve"> **</w:t>
            </w:r>
          </w:p>
        </w:tc>
      </w:tr>
    </w:tbl>
    <w:p w14:paraId="4B7159BA" w14:textId="77777777" w:rsidR="00B24AD9" w:rsidRDefault="00B24AD9" w:rsidP="00A2208C"/>
    <w:p w14:paraId="492FB8A1" w14:textId="42B87BA0" w:rsidR="00C331C8" w:rsidRDefault="00C331C8" w:rsidP="00A2208C"/>
    <w:p w14:paraId="3A6B8A75" w14:textId="6FC586D0" w:rsidR="00B24CCA" w:rsidRDefault="00B24CCA" w:rsidP="00B24CCA">
      <w:pPr>
        <w:pStyle w:val="Titre3"/>
      </w:pPr>
      <w:r>
        <w:t>Sélection in silico</w:t>
      </w:r>
    </w:p>
    <w:p w14:paraId="5E27F985" w14:textId="5A1CB448" w:rsidR="00557CB2" w:rsidRDefault="008617BA" w:rsidP="00A2208C">
      <w:r>
        <w:t xml:space="preserve">La sélection sur grain et la sélection sur épi ont été simulée par </w:t>
      </w:r>
      <w:r>
        <w:rPr>
          <w:i/>
        </w:rPr>
        <w:t>in silico</w:t>
      </w:r>
      <w:r>
        <w:t xml:space="preserve">. On regarde donc l’effet de la </w:t>
      </w:r>
      <w:r>
        <w:lastRenderedPageBreak/>
        <w:t xml:space="preserve">sélection selon les deux méthodes. </w:t>
      </w:r>
      <w:r w:rsidR="00D345D1">
        <w:t xml:space="preserve">Différentes simulations ont été faites pour différentes combinaisons de paramètres (nombre d’épi observés x nombre de grains sélectionnés). Pour voir s’il y a bien un effet nous avons choisi de regarder les résultats pour le nombre d’épi observé le plus grand possible (NEO = 177) car c’est ce qui permet d’avoir la plus grande intensité de sélection possible en sélection sur épi. Nous avons choisi un nombre de grains sélectionné à 400. Comme la population non sélectionnées compte 859 grains, sélectionner 400 grains n’amène pas à une forte intensité de sélection, mais permet de bien estimer les progrès réalisés car il y a beaucoup d’individus pour faire l’estimation. </w:t>
      </w:r>
      <w:r>
        <w:t>L</w:t>
      </w:r>
      <w:r w:rsidR="00C331C8">
        <w:t>es traits impactés par la sélection ont</w:t>
      </w:r>
      <w:r w:rsidR="00FF244A">
        <w:t xml:space="preserve"> donc</w:t>
      </w:r>
      <w:r w:rsidR="00C331C8">
        <w:t xml:space="preserve"> été le PMG, la taille moyenne des grains, </w:t>
      </w:r>
      <w:r w:rsidR="003D72D0">
        <w:t>la taille du plus petit grain et la taille du plus gros grain</w:t>
      </w:r>
      <w:r w:rsidR="00C331C8">
        <w:t>.</w:t>
      </w:r>
      <w:r w:rsidR="00923E97">
        <w:t xml:space="preserve"> Ci-dessous, un graphique représentant le progrès effectué en sélection sur grain ou en sélection sur épi pour tous les traits mesurés. </w:t>
      </w:r>
    </w:p>
    <w:p w14:paraId="4CF142F2" w14:textId="7ED8661F" w:rsidR="00C331C8" w:rsidRDefault="00D63B09" w:rsidP="00557CB2">
      <w:pPr>
        <w:jc w:val="center"/>
      </w:pPr>
      <w:r>
        <w:rPr>
          <w:noProof/>
        </w:rPr>
        <w:drawing>
          <wp:inline distT="0" distB="0" distL="0" distR="0" wp14:anchorId="4ED2AFB8" wp14:editId="16B5BB81">
            <wp:extent cx="4416725" cy="3221015"/>
            <wp:effectExtent l="19050" t="19050" r="22225" b="1778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3">
                      <a:extLst>
                        <a:ext uri="{28A0092B-C50C-407E-A947-70E740481C1C}">
                          <a14:useLocalDpi xmlns:a14="http://schemas.microsoft.com/office/drawing/2010/main" val="0"/>
                        </a:ext>
                      </a:extLst>
                    </a:blip>
                    <a:stretch>
                      <a:fillRect/>
                    </a:stretch>
                  </pic:blipFill>
                  <pic:spPr>
                    <a:xfrm>
                      <a:off x="0" y="0"/>
                      <a:ext cx="4427214" cy="3228665"/>
                    </a:xfrm>
                    <a:prstGeom prst="rect">
                      <a:avLst/>
                    </a:prstGeom>
                    <a:ln>
                      <a:solidFill>
                        <a:schemeClr val="tx1"/>
                      </a:solidFill>
                    </a:ln>
                  </pic:spPr>
                </pic:pic>
              </a:graphicData>
            </a:graphic>
          </wp:inline>
        </w:drawing>
      </w:r>
    </w:p>
    <w:p w14:paraId="34C6FF73" w14:textId="7C36005E" w:rsidR="0050581C" w:rsidRDefault="00C551D2" w:rsidP="00A2208C">
      <w:r>
        <w:t xml:space="preserve">Des résultats similaires sont obtenus en regardant le progrès effectué avec d’autres paramètres. La sélection sur épis perd en significativité lorsque NEO baisse, et les deux méthodes de sélections sont de plus en plus significatives à mesure que </w:t>
      </w:r>
      <w:proofErr w:type="spellStart"/>
      <w:r>
        <w:t>nsel</w:t>
      </w:r>
      <w:proofErr w:type="spellEnd"/>
      <w:r>
        <w:t xml:space="preserve"> est faible, ce qui est logique. Ainsi, le PMG et les tailles moyennes, maximum et minimum des grains sont toujours impactés par la sélections sur grain par pas toujours par la sélection sur épi lorsque NEO devient trop faible. </w:t>
      </w:r>
      <w:bookmarkStart w:id="15" w:name="_GoBack"/>
      <w:bookmarkEnd w:id="15"/>
    </w:p>
    <w:p w14:paraId="3EB91527" w14:textId="7B6F4028" w:rsidR="007C3E69" w:rsidRDefault="007C3E69" w:rsidP="00A2208C"/>
    <w:p w14:paraId="75FD337E" w14:textId="4BA1AC45" w:rsidR="007C3E69" w:rsidRDefault="007C3E69" w:rsidP="007C3E69">
      <w:pPr>
        <w:pStyle w:val="Titre3"/>
      </w:pPr>
      <w:r>
        <w:t>Conclusion partielle sur l’effet de la sélection sur la taille du grain</w:t>
      </w:r>
    </w:p>
    <w:p w14:paraId="145A9FCC" w14:textId="55CB533B" w:rsidR="007C3E69" w:rsidRPr="00610F0E" w:rsidRDefault="00FE547C" w:rsidP="007C3E69">
      <w:pPr>
        <w:pStyle w:val="Corpsdetexte"/>
      </w:pPr>
      <w:r>
        <w:t>L’effet de</w:t>
      </w:r>
      <w:r w:rsidR="007C3E69">
        <w:t xml:space="preserve"> </w:t>
      </w:r>
      <w:r>
        <w:t>la</w:t>
      </w:r>
      <w:r w:rsidR="007C3E69">
        <w:t xml:space="preserve"> sélection est ambigu sur </w:t>
      </w:r>
      <w:r w:rsidR="00922889">
        <w:t xml:space="preserve">le PMG et </w:t>
      </w:r>
      <w:r w:rsidR="007C3E69">
        <w:t xml:space="preserve">la taille du grain en elle-même. Il y a un effet clair en sélection </w:t>
      </w:r>
      <w:r w:rsidR="007C3E69">
        <w:rPr>
          <w:i/>
        </w:rPr>
        <w:t>in silico</w:t>
      </w:r>
      <w:r w:rsidR="007C3E69">
        <w:t>, mais en sélection réelle par tamis, il semble que seule la sélection des petits grains permet</w:t>
      </w:r>
      <w:r w:rsidR="00A44A12">
        <w:t>te</w:t>
      </w:r>
      <w:r w:rsidR="007C3E69">
        <w:t xml:space="preserve"> de réduire</w:t>
      </w:r>
      <w:r w:rsidR="00AF417A">
        <w:t xml:space="preserve"> le PMG et</w:t>
      </w:r>
      <w:r w:rsidR="007C3E69">
        <w:t xml:space="preserve"> les tailles moyenne, minimum et maximum des grains d’un épi.</w:t>
      </w:r>
      <w:r w:rsidR="00A44A12">
        <w:t xml:space="preserve"> Cela n’est pas très intéressant dans l’optique de sélectionner pour obtenir de plus gros grains.</w:t>
      </w:r>
      <w:r w:rsidR="00464E8C">
        <w:t xml:space="preserve"> De plus, la </w:t>
      </w:r>
      <w:r w:rsidR="00464E8C">
        <w:lastRenderedPageBreak/>
        <w:t>sélection sur la taille du grain ne semble pas impacter la variance intra-épi pour la taille du grain.</w:t>
      </w:r>
      <w:r w:rsidR="00A44A12">
        <w:t xml:space="preserve"> </w:t>
      </w:r>
      <w:r w:rsidR="00464E8C">
        <w:t xml:space="preserve">Enfin, il y a aussi un effet ambigu sur la hauteur des plantes et le taux de protéines de leurs grains. La sélection de gros grains par tamis a permis d’augmenter la hauteur des plantes et de diminuer le taux de protéine des grains de la génération suivante mais pas la sélection </w:t>
      </w:r>
      <w:r w:rsidR="00464E8C">
        <w:rPr>
          <w:i/>
        </w:rPr>
        <w:t>in silico</w:t>
      </w:r>
      <w:r w:rsidR="00464E8C">
        <w:t xml:space="preserve">. Pour </w:t>
      </w:r>
      <w:r w:rsidR="00610F0E">
        <w:t xml:space="preserve">la précocité, le poids total d’épis, le nombre d’épis et le taux d’azote dans la feuille drapeau, seule la sélection </w:t>
      </w:r>
      <w:r w:rsidR="00610F0E">
        <w:rPr>
          <w:i/>
        </w:rPr>
        <w:t>in silico</w:t>
      </w:r>
      <w:r w:rsidR="00610F0E">
        <w:t xml:space="preserve"> a été réalisée, et ces traits ne semblent pas impactés par la sélection. </w:t>
      </w:r>
    </w:p>
    <w:p w14:paraId="33443BA4" w14:textId="060EBB60" w:rsidR="0050581C" w:rsidRDefault="0050581C" w:rsidP="0050581C">
      <w:pPr>
        <w:pStyle w:val="Titre2"/>
      </w:pPr>
      <w:r>
        <w:t>Comparaison de la sélection sur grain et sur épi</w:t>
      </w:r>
    </w:p>
    <w:p w14:paraId="7E371708" w14:textId="2F6DFBA8" w:rsidR="0050581C" w:rsidRDefault="0050581C" w:rsidP="0050581C">
      <w:pPr>
        <w:pStyle w:val="Corpsdetexte"/>
      </w:pPr>
      <w:r>
        <w:t xml:space="preserve">Pour comparer la sélection sur grain et la sélection sur épi, le développement analytique a été utilisé. Mais en premier lieu nous avons vérifié que ce développement analytique donnait des résultats cohérents avec les données récoltées. </w:t>
      </w:r>
    </w:p>
    <w:p w14:paraId="295C1E7F" w14:textId="481D741D" w:rsidR="00083D4C" w:rsidRDefault="00083D4C" w:rsidP="00083D4C">
      <w:pPr>
        <w:pStyle w:val="Titre3"/>
      </w:pPr>
      <w:r>
        <w:t>Commentaire sur l’équation</w:t>
      </w:r>
    </w:p>
    <w:p w14:paraId="2CFC4EA8" w14:textId="3A992174" w:rsidR="00083D4C" w:rsidRDefault="008E69C2" w:rsidP="008E69C2">
      <w:r>
        <w:t xml:space="preserve">Il est important de voir que l’équation développée reste une multiplication de de membres : le rapport des intensités de sélection appliquées sur grain et sur épi multiplié par le rapport des héritabilités sur grain et sur épi.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m:oMath>
      <w:r>
        <w:t xml:space="preserve"> on retrouve bien le compromis entre l’intensité de sélection réalisable et la précision de l’estimation de la valeur des grains.</w:t>
      </w:r>
    </w:p>
    <w:p w14:paraId="1FA52ECB" w14:textId="4AF1D4BB" w:rsidR="00DC485D" w:rsidRDefault="00DC485D" w:rsidP="008E69C2"/>
    <w:p w14:paraId="3A7AE4F9" w14:textId="40EA71F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
    <w:p w14:paraId="27D527A7" w14:textId="77777777" w:rsidR="00DC485D" w:rsidRDefault="00DC485D" w:rsidP="008E69C2"/>
    <w:p w14:paraId="3E220681" w14:textId="2D12CD26" w:rsidR="008E69C2" w:rsidRPr="00083D4C" w:rsidRDefault="008E69C2" w:rsidP="008E69C2">
      <w:r>
        <w:t>De plus, il faut aussi remarquer que le terme du rapport d’héritabilité peut aussi contenir un rapport d’</w:t>
      </w:r>
      <w:proofErr w:type="spellStart"/>
      <w:r>
        <w:t>accuracy</w:t>
      </w:r>
      <w:proofErr w:type="spellEnd"/>
      <w:r>
        <w:t xml:space="preserve"> de prédiction si l’on veut utiliser une méthode de prédiction des traits du grain qui puisse être appliquée soit sur le grain individuel soit sur l’épi. </w:t>
      </w:r>
      <w:r w:rsidR="00B53906">
        <w:t>On peut notamment penser à la prédiction phénomique sur le spectre d’un grain ou sur le spectre moyen de grains d’un épi. Ce sujet sera plus amplement abordé en discussion.</w:t>
      </w:r>
    </w:p>
    <w:p w14:paraId="79E19B9B" w14:textId="6AEC870F" w:rsidR="0050581C" w:rsidRDefault="0050581C" w:rsidP="0050581C">
      <w:pPr>
        <w:pStyle w:val="Titre3"/>
      </w:pPr>
      <w:r>
        <w:t>Validation du développement analytique</w:t>
      </w:r>
    </w:p>
    <w:p w14:paraId="0F063AC5" w14:textId="23CC6243" w:rsidR="0050581C" w:rsidRDefault="00CB233F" w:rsidP="0050581C">
      <w:pPr>
        <w:pStyle w:val="Corpsdetexte"/>
      </w:pPr>
      <w:r>
        <w:t>Le résultat de la comparaison entre les résultats des simulations et les résultats des calculs est le suivant :</w:t>
      </w:r>
    </w:p>
    <w:p w14:paraId="72E26BF8" w14:textId="0FF4AFE5" w:rsidR="00CB233F" w:rsidRDefault="003315CB" w:rsidP="003315CB">
      <w:pPr>
        <w:pStyle w:val="Corpsdetexte"/>
        <w:jc w:val="center"/>
      </w:pPr>
      <w:r>
        <w:rPr>
          <w:noProof/>
        </w:rPr>
        <w:lastRenderedPageBreak/>
        <w:drawing>
          <wp:inline distT="0" distB="0" distL="0" distR="0" wp14:anchorId="390CAB13" wp14:editId="2385C00B">
            <wp:extent cx="3683480" cy="2693984"/>
            <wp:effectExtent l="19050" t="19050" r="12700" b="1143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_exp_th.png"/>
                    <pic:cNvPicPr/>
                  </pic:nvPicPr>
                  <pic:blipFill>
                    <a:blip r:embed="rId25">
                      <a:extLst>
                        <a:ext uri="{28A0092B-C50C-407E-A947-70E740481C1C}">
                          <a14:useLocalDpi xmlns:a14="http://schemas.microsoft.com/office/drawing/2010/main" val="0"/>
                        </a:ext>
                      </a:extLst>
                    </a:blip>
                    <a:stretch>
                      <a:fillRect/>
                    </a:stretch>
                  </pic:blipFill>
                  <pic:spPr>
                    <a:xfrm>
                      <a:off x="0" y="0"/>
                      <a:ext cx="3696599" cy="2703579"/>
                    </a:xfrm>
                    <a:prstGeom prst="rect">
                      <a:avLst/>
                    </a:prstGeom>
                    <a:ln>
                      <a:solidFill>
                        <a:schemeClr val="tx1"/>
                      </a:solidFill>
                    </a:ln>
                  </pic:spPr>
                </pic:pic>
              </a:graphicData>
            </a:graphic>
          </wp:inline>
        </w:drawing>
      </w:r>
    </w:p>
    <w:p w14:paraId="168D6B9A" w14:textId="6CBE2C36" w:rsidR="00CB233F" w:rsidRDefault="00B20B1B" w:rsidP="00510297">
      <w:r>
        <w:t>Le</w:t>
      </w:r>
      <w:r w:rsidR="00CB233F">
        <w:t xml:space="preserve"> </w:t>
      </w:r>
      <w:r>
        <w:t xml:space="preserve">carré du coefficient de </w:t>
      </w:r>
      <w:r w:rsidR="00CB233F">
        <w:t>corrélation entre les résultats théo</w:t>
      </w:r>
      <w:r w:rsidR="008B513F">
        <w:t>riques et empiriques est de 0.91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w:t>
      </w:r>
      <w:r w:rsidR="00630D58">
        <w:t>progrès</w:t>
      </w:r>
      <w:r w:rsidR="000419DF">
        <w:t xml:space="preserve">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p>
    <w:p w14:paraId="06F6FDDA" w14:textId="44102830" w:rsidR="00CC31F3" w:rsidRDefault="00CC31F3" w:rsidP="00510297"/>
    <w:p w14:paraId="3AE28F62" w14:textId="24549D98" w:rsidR="00CC31F3" w:rsidRDefault="00CC31F3" w:rsidP="00CC31F3">
      <w:pPr>
        <w:pStyle w:val="Titre3"/>
      </w:pPr>
      <w:r>
        <w:t xml:space="preserve">Exploration des paramètres </w:t>
      </w:r>
    </w:p>
    <w:p w14:paraId="5D2E9DC5" w14:textId="296A675C"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 et représentée pour différentes combinaisons de paramètres : </w:t>
      </w:r>
    </w:p>
    <w:p w14:paraId="720BFC0D" w14:textId="08E7C8F6" w:rsidR="002276CD" w:rsidRDefault="002276CD" w:rsidP="002276CD">
      <w:pPr>
        <w:pStyle w:val="Paragraphedeliste"/>
        <w:numPr>
          <w:ilvl w:val="0"/>
          <w:numId w:val="12"/>
        </w:numPr>
      </w:pPr>
      <w:proofErr w:type="spellStart"/>
      <w:proofErr w:type="gramStart"/>
      <w:r>
        <w:t>nsel</w:t>
      </w:r>
      <w:proofErr w:type="spellEnd"/>
      <w:proofErr w:type="gramEnd"/>
      <w:r>
        <w:t xml:space="preserve"> allant de 400 à 1.000.000</w:t>
      </w:r>
    </w:p>
    <w:p w14:paraId="3F152C41" w14:textId="4A789ABB" w:rsidR="008E6BA6" w:rsidRDefault="008E6BA6" w:rsidP="002276CD">
      <w:pPr>
        <w:pStyle w:val="Paragraphedeliste"/>
        <w:numPr>
          <w:ilvl w:val="0"/>
          <w:numId w:val="12"/>
        </w:numPr>
      </w:pPr>
      <w:r>
        <w:t>NGO allant de 10.000 à 5.000.000</w:t>
      </w:r>
    </w:p>
    <w:p w14:paraId="0FD4D2FA" w14:textId="7DC72444" w:rsidR="008E6BA6" w:rsidRDefault="008E6BA6" w:rsidP="002276CD">
      <w:pPr>
        <w:pStyle w:val="Paragraphedeliste"/>
        <w:numPr>
          <w:ilvl w:val="0"/>
          <w:numId w:val="12"/>
        </w:numPr>
      </w:pPr>
      <w:r>
        <w:t>NEO allant de 1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4F87820A" w14:textId="41D1222E" w:rsidR="00D37D17" w:rsidRPr="002276CD" w:rsidRDefault="00D37D17" w:rsidP="00D37D17">
      <w:r>
        <w:t xml:space="preserve">Les paramètres de variances ont été laissés fixes et égaux aux estimations réalisées avec les données des bacs.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w:t>
      </w:r>
      <w:r w:rsidR="00C42275">
        <w:lastRenderedPageBreak/>
        <w:t xml:space="preserve">observés pour les différentes valeurs de </w:t>
      </w:r>
      <w:proofErr w:type="spellStart"/>
      <w:r w:rsidR="00C42275">
        <w:t>nsel</w:t>
      </w:r>
      <w:proofErr w:type="spellEnd"/>
      <w:r w:rsidR="00C42275">
        <w:t xml:space="preserve">, NEO et NGE. </w:t>
      </w:r>
    </w:p>
    <w:p w14:paraId="5CC57130" w14:textId="467B2111" w:rsidR="00011A40" w:rsidRPr="00011A40" w:rsidRDefault="00011A40" w:rsidP="00011A40">
      <w:pPr>
        <w:pStyle w:val="Corpsdetexte"/>
        <w:jc w:val="center"/>
      </w:pPr>
      <w:r>
        <w:rPr>
          <w:noProof/>
        </w:rPr>
        <w:drawing>
          <wp:inline distT="0" distB="0" distL="0" distR="0" wp14:anchorId="7CB06ACE" wp14:editId="576D3631">
            <wp:extent cx="5760720" cy="4488180"/>
            <wp:effectExtent l="19050" t="19050" r="11430"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alytique.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4488180"/>
                    </a:xfrm>
                    <a:prstGeom prst="rect">
                      <a:avLst/>
                    </a:prstGeom>
                    <a:ln>
                      <a:solidFill>
                        <a:schemeClr val="tx1"/>
                      </a:solidFill>
                    </a:ln>
                  </pic:spPr>
                </pic:pic>
              </a:graphicData>
            </a:graphic>
          </wp:inline>
        </w:drawing>
      </w:r>
    </w:p>
    <w:p w14:paraId="7FDF5413" w14:textId="4F74AF91" w:rsidR="00CC31F3" w:rsidRDefault="004C5BD7" w:rsidP="00316AF5">
      <w:r>
        <w:t xml:space="preserve">On peut en premier lieu vérifier que les résultats correspondent bien aux attendus théoriques. On voit que plus le nombre de grain observé est grand, plus le rapport et grand. Cela est logique car plus on observe de grains, plus on peut aller loin dans l’intensité de sélection sur grain, plus </w:t>
      </w:r>
      <w:proofErr w:type="spellStart"/>
      <w:r>
        <w:t>R_grain</w:t>
      </w:r>
      <w:proofErr w:type="spellEnd"/>
      <w:r>
        <w:t xml:space="preserve"> augmente. On voit que plus NGE est grand, plus le rapport baisse. C’est logique car un plus grand nombre de grain par épi augmente l’héritabilité lorsqu’on sélectionne sur épi ce qui fait augmenter </w:t>
      </w:r>
      <w:proofErr w:type="spellStart"/>
      <w:r>
        <w:t>R_epi</w:t>
      </w:r>
      <w:proofErr w:type="spellEnd"/>
      <w:r>
        <w:t xml:space="preserve">. De même plus NEO est grand, plus le rapport est bas, car plus on peut observer d’épis, plus on peut aller loin dans l’intensité de sélection sur épi, plus </w:t>
      </w:r>
      <w:proofErr w:type="spellStart"/>
      <w:r>
        <w:t>R_epi</w:t>
      </w:r>
      <w:proofErr w:type="spellEnd"/>
      <w:r>
        <w:t xml:space="preserve"> augmente. </w:t>
      </w:r>
    </w:p>
    <w:p w14:paraId="4A802079" w14:textId="3E1F478E" w:rsidR="00316AF5" w:rsidRDefault="00316AF5" w:rsidP="00316AF5"/>
    <w:p w14:paraId="5108F078" w14:textId="4A466D63" w:rsidR="00316AF5" w:rsidRDefault="00316AF5" w:rsidP="00316AF5">
      <w:r>
        <w:t>Pour bien utiliser ces résultats, il faut comprendre et imaginer à quelle situation réelle correspond chaque jeu de paramètres. Si l’</w:t>
      </w:r>
      <w:r w:rsidR="00A430FF">
        <w:t xml:space="preserve">on prend la colonne </w:t>
      </w:r>
      <w:proofErr w:type="spellStart"/>
      <w:r w:rsidR="00A430FF">
        <w:t>nsel</w:t>
      </w:r>
      <w:proofErr w:type="spellEnd"/>
      <w:r w:rsidR="00A430FF">
        <w:t xml:space="preserve"> = 10</w:t>
      </w:r>
      <w:r>
        <w:t>00. Ce nombre de grain sélectionné correspond à une très faible surface à replanter</w:t>
      </w:r>
      <w:r w:rsidR="00A430FF">
        <w:t>, de l’ordre de 3 à 4 m² pour une densité autour de 300 grains/m²</w:t>
      </w:r>
      <w:r>
        <w:t xml:space="preserve">. </w:t>
      </w:r>
      <w:r w:rsidR="009F1C7F">
        <w:t>On peut imaginer deux situations. La première serait un agriculteur qui améliore sa/ses populations sur des petites surfaces constantes d’année en année.</w:t>
      </w:r>
    </w:p>
    <w:p w14:paraId="08C0C486" w14:textId="6EBAE947" w:rsidR="00D77294" w:rsidRDefault="00D77294" w:rsidP="00316AF5"/>
    <w:p w14:paraId="13944DA5" w14:textId="0F52DC3D" w:rsidR="00D77294" w:rsidRPr="00CC31F3" w:rsidRDefault="00D77294" w:rsidP="00316AF5">
      <w:r>
        <w:t>En stress : moins de NGE</w:t>
      </w:r>
    </w:p>
    <w:p w14:paraId="507031A3" w14:textId="19276AB7" w:rsidR="002E0557" w:rsidRDefault="002E0557" w:rsidP="002E0557">
      <w:pPr>
        <w:pStyle w:val="Titre1"/>
      </w:pPr>
      <w:r>
        <w:lastRenderedPageBreak/>
        <w:t>Discussion</w:t>
      </w:r>
    </w:p>
    <w:p w14:paraId="06B9520C" w14:textId="0F160BE9" w:rsidR="0000188A" w:rsidRDefault="0000188A" w:rsidP="0000188A">
      <w:pPr>
        <w:pStyle w:val="Titre2"/>
      </w:pPr>
      <w:r>
        <w:t xml:space="preserve">Prise </w:t>
      </w:r>
      <w:r w:rsidR="00505948">
        <w:t>de recul sur l’équation</w:t>
      </w:r>
    </w:p>
    <w:p w14:paraId="33677A5E" w14:textId="435696CF" w:rsidR="00505948" w:rsidRDefault="00CC77C5" w:rsidP="00505948">
      <w:r>
        <w:t xml:space="preserve">Dans le cadre du stage, l’équation a seulement été utilisée </w:t>
      </w:r>
      <w:r w:rsidR="00F63128">
        <w:t xml:space="preserve">pour la taille du grain car c’est le seul trait pour lequel nous avons pu estimer les composantes de la variance nécessaires pour les calculs. Cependant, cette équation peut être utilisée pour n’importe quel trait qui concerne le grain individuel. De plus, cette </w:t>
      </w:r>
      <w:r w:rsidR="00505948">
        <w:t>équation pourrait être améliorée. Une des améliorations les plus évidentes est la prise en compte 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pour chaque trade off. </w:t>
      </w:r>
    </w:p>
    <w:p w14:paraId="6BE460B5" w14:textId="3D707E08" w:rsidR="00DE6567" w:rsidRDefault="00DE6567" w:rsidP="00505948"/>
    <w:p w14:paraId="1F9FD572" w14:textId="36F69C60" w:rsidR="00DE6567" w:rsidRDefault="00DE6567" w:rsidP="00505948">
      <w:r>
        <w:t xml:space="preserve">Un autre élément important de discussion est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AF68644" w14:textId="72BBDB8C" w:rsidR="00CC77C5" w:rsidRDefault="00CC77C5" w:rsidP="00505948">
      <w:pPr>
        <w:pStyle w:val="Titre2"/>
      </w:pPr>
      <w:r>
        <w:t>Phénomique</w:t>
      </w:r>
    </w:p>
    <w:p w14:paraId="3D010DB3" w14:textId="2A80E181" w:rsidR="004F5214" w:rsidRDefault="004F5214" w:rsidP="004F5214">
      <w:r>
        <w:t>Dire c’est quoi la phénomique</w:t>
      </w:r>
    </w:p>
    <w:p w14:paraId="2D57EEA0" w14:textId="66AC5730" w:rsidR="00CF7DEA" w:rsidRDefault="00CF7DEA" w:rsidP="004F5214">
      <w:r>
        <w:t>Cool pour sélectionner sur autre chose que le grain</w:t>
      </w:r>
    </w:p>
    <w:p w14:paraId="2BE28FAF" w14:textId="423C0D4C" w:rsidR="004F5214" w:rsidRPr="004F5214" w:rsidRDefault="004F5214" w:rsidP="004F5214">
      <w:r>
        <w:t xml:space="preserve">Etant donné que l’équation peut être utilisée pour n’importe quel trait mesurable sur grain individuel, elle peut apporter des éléments de discussion intéressants pour la sélection phénomique. En effet, </w:t>
      </w:r>
      <w:r w:rsidR="00B04009">
        <w:t xml:space="preserve">si l’on peut mesurer des spectres de grains individuels dans le but de prédire un trait, il sera toujours préférable de moyenner les spectres des grains issus d’un même épi pour faire la prédiction si possible. </w:t>
      </w:r>
    </w:p>
    <w:p w14:paraId="77E0ACD8" w14:textId="142250B3" w:rsidR="002E0557" w:rsidRDefault="00D8462E" w:rsidP="002E0557">
      <w:pPr>
        <w:pStyle w:val="Titre2"/>
      </w:pPr>
      <w:r>
        <w:lastRenderedPageBreak/>
        <w:t>Sélection participative et difficultés liées</w:t>
      </w:r>
    </w:p>
    <w:p w14:paraId="013302BC" w14:textId="0C067078" w:rsidR="00D8462E" w:rsidRDefault="00D8462E" w:rsidP="00D8462E">
      <w:pPr>
        <w:pStyle w:val="Titre2"/>
      </w:pPr>
      <w:r>
        <w:t>A qui ça sert ?</w:t>
      </w:r>
    </w:p>
    <w:p w14:paraId="35A3E2FA" w14:textId="08048630" w:rsidR="00510297" w:rsidRPr="00D8462E" w:rsidRDefault="00510297" w:rsidP="00510297">
      <w:pPr>
        <w:pStyle w:val="Titre2"/>
        <w:sectPr w:rsidR="00510297" w:rsidRPr="00D8462E" w:rsidSect="002E19EB">
          <w:footerReference w:type="default" r:id="rId27"/>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8"/>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9"/>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0F7828E2" w14:textId="77777777" w:rsidR="000B7A71" w:rsidRPr="000B7A71" w:rsidRDefault="00DF331B" w:rsidP="000B7A71">
      <w:pPr>
        <w:pStyle w:val="Bibliographie"/>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0B7A71" w:rsidRPr="000B7A71">
        <w:rPr>
          <w:rFonts w:ascii="Arial" w:hAnsi="Arial" w:cs="Arial"/>
        </w:rPr>
        <w:t>Andrée, P., Clark, J.K., Levkoe, C.Z., Lowitt, K. (Eds.), 2019. Civil Society and Social Movements in Food System Governance. Taylor &amp; Francis.</w:t>
      </w:r>
    </w:p>
    <w:p w14:paraId="0FC523EC" w14:textId="77777777" w:rsidR="000B7A71" w:rsidRPr="000B7A71" w:rsidRDefault="000B7A71" w:rsidP="000B7A71">
      <w:pPr>
        <w:pStyle w:val="Bibliographie"/>
        <w:rPr>
          <w:rFonts w:ascii="Arial" w:hAnsi="Arial" w:cs="Arial"/>
        </w:rPr>
      </w:pPr>
      <w:r w:rsidRPr="000B7A71">
        <w:rPr>
          <w:rFonts w:ascii="Arial" w:hAnsi="Arial" w:cs="Arial"/>
        </w:rP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18FFC298" w14:textId="77777777" w:rsidR="000B7A71" w:rsidRPr="000B7A71" w:rsidRDefault="000B7A71" w:rsidP="000B7A71">
      <w:pPr>
        <w:pStyle w:val="Bibliographie"/>
        <w:rPr>
          <w:rFonts w:ascii="Arial" w:hAnsi="Arial" w:cs="Arial"/>
        </w:rPr>
      </w:pPr>
      <w:r w:rsidRPr="000B7A71">
        <w:rPr>
          <w:rFonts w:ascii="Arial" w:hAnsi="Arial" w:cs="Arial"/>
        </w:rPr>
        <w:t>Charmet, G., 2011. Wheat domestication: Lessons for the future. C. R. Biol., On the trail of domestications, migrations and invasions in agriculture 334, 212–220. https://doi.org/10.1016/j.crvi.2010.12.013</w:t>
      </w:r>
    </w:p>
    <w:p w14:paraId="26D8FAFE" w14:textId="77777777" w:rsidR="000B7A71" w:rsidRPr="000B7A71" w:rsidRDefault="000B7A71" w:rsidP="000B7A71">
      <w:pPr>
        <w:pStyle w:val="Bibliographie"/>
        <w:rPr>
          <w:rFonts w:ascii="Arial" w:hAnsi="Arial" w:cs="Arial"/>
        </w:rPr>
      </w:pPr>
      <w:r w:rsidRPr="000B7A71">
        <w:rPr>
          <w:rFonts w:ascii="Arial" w:hAnsi="Arial" w:cs="Arial"/>
        </w:rPr>
        <w:t>Dawson, J.C., Goldringer, I., 2012. Breeding for Genetically Diverse Populations: Variety Mixtures and Evolutionary Populations, in: Organic Crop Breeding. John Wiley &amp; Sons, Ltd, pp. 77–98. https://doi.org/10.1002/9781119945932.ch5</w:t>
      </w:r>
    </w:p>
    <w:p w14:paraId="6D219778" w14:textId="77777777" w:rsidR="000B7A71" w:rsidRPr="000B7A71" w:rsidRDefault="000B7A71" w:rsidP="000B7A71">
      <w:pPr>
        <w:pStyle w:val="Bibliographie"/>
        <w:rPr>
          <w:rFonts w:ascii="Arial" w:hAnsi="Arial" w:cs="Arial"/>
        </w:rPr>
      </w:pPr>
      <w:r w:rsidRPr="000B7A71">
        <w:rPr>
          <w:rFonts w:ascii="Arial" w:hAnsi="Arial" w:cs="Arial"/>
        </w:rPr>
        <w:t>Dawson, J.C., Rivière, P., Berthellot, J.-F., Mercier, F., De Kochko, P., Galic, N., Pin, S., Serpolay, E., Thomas, M., Giuliano, S., others, 2011. Collaborative plant breeding for organic agricultural systems in developed countries. Sustainability 3, 1206–1223.</w:t>
      </w:r>
    </w:p>
    <w:p w14:paraId="3CBCD573" w14:textId="77777777" w:rsidR="000B7A71" w:rsidRPr="000B7A71" w:rsidRDefault="000B7A71" w:rsidP="000B7A71">
      <w:pPr>
        <w:pStyle w:val="Bibliographie"/>
        <w:rPr>
          <w:rFonts w:ascii="Arial" w:hAnsi="Arial" w:cs="Arial"/>
        </w:rPr>
      </w:pPr>
      <w:r w:rsidRPr="000B7A71">
        <w:rPr>
          <w:rFonts w:ascii="Arial" w:hAnsi="Arial" w:cs="Arial"/>
        </w:rPr>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3355642F" w14:textId="77777777" w:rsidR="000B7A71" w:rsidRPr="000B7A71" w:rsidRDefault="000B7A71" w:rsidP="000B7A71">
      <w:pPr>
        <w:pStyle w:val="Bibliographie"/>
        <w:rPr>
          <w:rFonts w:ascii="Arial" w:hAnsi="Arial" w:cs="Arial"/>
        </w:rPr>
      </w:pPr>
      <w:r w:rsidRPr="000B7A71">
        <w:rPr>
          <w:rFonts w:ascii="Arial" w:hAnsi="Arial" w:cs="Arial"/>
        </w:rPr>
        <w:t>Donald, C., 1981. 14 COMPETITIVE PLANTS, COMMUNAL PLANTS, AND YIELD IN WHEAT CROPS. Wheat Sci.-Today Tomorrow 223.</w:t>
      </w:r>
    </w:p>
    <w:p w14:paraId="6DF13CE2" w14:textId="77777777" w:rsidR="000B7A71" w:rsidRPr="000B7A71" w:rsidRDefault="000B7A71" w:rsidP="000B7A71">
      <w:pPr>
        <w:pStyle w:val="Bibliographie"/>
        <w:rPr>
          <w:rFonts w:ascii="Arial" w:hAnsi="Arial" w:cs="Arial"/>
        </w:rPr>
      </w:pPr>
      <w:r w:rsidRPr="000B7A71">
        <w:rPr>
          <w:rFonts w:ascii="Arial" w:hAnsi="Arial" w:cs="Arial"/>
        </w:rPr>
        <w:t>Finch-Savage, W.E., Bassel, G.W., 2016. Seed vigour and crop establishment: extending performance beyond adaptation. J. Exp. Bot. 67, 567–591. https://doi.org/10.1093/jxb/erv490</w:t>
      </w:r>
    </w:p>
    <w:p w14:paraId="5AB993D3" w14:textId="77777777" w:rsidR="000B7A71" w:rsidRPr="000B7A71" w:rsidRDefault="000B7A71" w:rsidP="000B7A71">
      <w:pPr>
        <w:pStyle w:val="Bibliographie"/>
        <w:rPr>
          <w:rFonts w:ascii="Arial" w:hAnsi="Arial" w:cs="Arial"/>
        </w:rPr>
      </w:pPr>
      <w:r w:rsidRPr="000B7A71">
        <w:rPr>
          <w:rFonts w:ascii="Arial" w:hAnsi="Arial" w:cs="Arial"/>
        </w:rPr>
        <w:t>GIE Blé dur, 2017. Description et spécificités - GIE Blé dur Description, spécificités du blé dur. GIE Blé Dur. URL https://www.gie-bledur.fr/la-filiere-ble-dur/description-du-ble-dur/ (accessed 6.7.23).</w:t>
      </w:r>
    </w:p>
    <w:p w14:paraId="1C68EAE2" w14:textId="77777777" w:rsidR="000B7A71" w:rsidRPr="000B7A71" w:rsidRDefault="000B7A71" w:rsidP="000B7A71">
      <w:pPr>
        <w:pStyle w:val="Bibliographie"/>
        <w:rPr>
          <w:rFonts w:ascii="Arial" w:hAnsi="Arial" w:cs="Arial"/>
        </w:rPr>
      </w:pPr>
      <w:r w:rsidRPr="000B7A71">
        <w:rPr>
          <w:rFonts w:ascii="Arial" w:hAnsi="Arial" w:cs="Arial"/>
        </w:rPr>
        <w:t>Houser, M., Stuart, D., 2020. An accelerating treadmill and an overlooked contradiction in industrial agriculture: Climate change and nitrogen fertilizer. J. Agrar. Change 20, 215–237. https://doi.org/10.1111/joac.12341</w:t>
      </w:r>
    </w:p>
    <w:p w14:paraId="0007A2CB" w14:textId="77777777" w:rsidR="000B7A71" w:rsidRPr="000B7A71" w:rsidRDefault="000B7A71" w:rsidP="000B7A71">
      <w:pPr>
        <w:pStyle w:val="Bibliographie"/>
        <w:rPr>
          <w:rFonts w:ascii="Arial" w:hAnsi="Arial" w:cs="Arial"/>
        </w:rPr>
      </w:pPr>
      <w:r w:rsidRPr="000B7A71">
        <w:rPr>
          <w:rFonts w:ascii="Arial" w:hAnsi="Arial" w:cs="Arial"/>
        </w:rP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3FFCEC2F" w14:textId="77777777" w:rsidR="000B7A71" w:rsidRPr="000B7A71" w:rsidRDefault="000B7A71" w:rsidP="000B7A71">
      <w:pPr>
        <w:pStyle w:val="Bibliographie"/>
        <w:rPr>
          <w:rFonts w:ascii="Arial" w:hAnsi="Arial" w:cs="Arial"/>
        </w:rPr>
      </w:pPr>
      <w:r w:rsidRPr="000B7A71">
        <w:rPr>
          <w:rFonts w:ascii="Arial" w:hAnsi="Arial" w:cs="Arial"/>
        </w:rPr>
        <w:t>Juroszek, P., von Tiedemann, A., 2013. Climate change and potential future risks through wheat diseases: a review. Eur. J. Plant Pathol. 136, 21–33. https://doi.org/10.1007/s10658-012-0144-9</w:t>
      </w:r>
    </w:p>
    <w:p w14:paraId="64FDA7E2" w14:textId="77777777" w:rsidR="000B7A71" w:rsidRPr="000B7A71" w:rsidRDefault="000B7A71" w:rsidP="000B7A71">
      <w:pPr>
        <w:pStyle w:val="Bibliographie"/>
        <w:rPr>
          <w:rFonts w:ascii="Arial" w:hAnsi="Arial" w:cs="Arial"/>
        </w:rPr>
      </w:pPr>
      <w:r w:rsidRPr="000B7A71">
        <w:rPr>
          <w:rFonts w:ascii="Arial" w:hAnsi="Arial" w:cs="Arial"/>
        </w:rPr>
        <w:t>Mailhe, G., Cazeirgue, F., Gascuel, J., Gasnier, R., Berthelot, J., Baboulène, J., Poilly, C., Lavoyer, R., Hernandez, M., Coulbeaut, J., others, 2013. Mise en place d’une méthodologie de sélection participative sur le blé tendre en France.</w:t>
      </w:r>
    </w:p>
    <w:p w14:paraId="721E6449" w14:textId="77777777" w:rsidR="000B7A71" w:rsidRPr="000B7A71" w:rsidRDefault="000B7A71" w:rsidP="000B7A71">
      <w:pPr>
        <w:pStyle w:val="Bibliographie"/>
        <w:rPr>
          <w:rFonts w:ascii="Arial" w:hAnsi="Arial" w:cs="Arial"/>
        </w:rPr>
      </w:pPr>
      <w:r w:rsidRPr="000B7A71">
        <w:rPr>
          <w:rFonts w:ascii="Arial" w:hAnsi="Arial" w:cs="Arial"/>
        </w:rPr>
        <w:t>Pingali, P.L., 2012. Green Revolution: Impacts, limits, and the path ahead. Proc. Natl. Acad. Sci. 109, 12302–12308. https://doi.org/10.1073/pnas.0912953109</w:t>
      </w:r>
    </w:p>
    <w:p w14:paraId="12FA46E6" w14:textId="77777777" w:rsidR="000B7A71" w:rsidRPr="000B7A71" w:rsidRDefault="000B7A71" w:rsidP="000B7A71">
      <w:pPr>
        <w:pStyle w:val="Bibliographie"/>
        <w:rPr>
          <w:rFonts w:ascii="Arial" w:hAnsi="Arial" w:cs="Arial"/>
        </w:rPr>
      </w:pPr>
      <w:r w:rsidRPr="000B7A71">
        <w:rPr>
          <w:rFonts w:ascii="Arial" w:hAnsi="Arial" w:cs="Arial"/>
        </w:rPr>
        <w:t xml:space="preserve">Sadras, V.O., 2007. Evolutionary aspects of the trade-off between seed size and number in </w:t>
      </w:r>
      <w:r w:rsidRPr="000B7A71">
        <w:rPr>
          <w:rFonts w:ascii="Arial" w:hAnsi="Arial" w:cs="Arial"/>
        </w:rPr>
        <w:lastRenderedPageBreak/>
        <w:t>crops. Field Crops Res. 100, 125–138. https://doi.org/10.1016/j.fcr.2006.07.004</w:t>
      </w:r>
    </w:p>
    <w:p w14:paraId="267E9B21" w14:textId="77777777" w:rsidR="000B7A71" w:rsidRPr="000B7A71" w:rsidRDefault="000B7A71" w:rsidP="000B7A71">
      <w:pPr>
        <w:pStyle w:val="Bibliographie"/>
        <w:rPr>
          <w:rFonts w:ascii="Arial" w:hAnsi="Arial" w:cs="Arial"/>
        </w:rPr>
      </w:pPr>
      <w:r w:rsidRPr="000B7A71">
        <w:rPr>
          <w:rFonts w:ascii="Arial" w:hAnsi="Arial" w:cs="Arial"/>
        </w:rPr>
        <w:t>Sharma, R.C., Tiwary, A.K., Ortiz-Ferrara, G., 2008. Reduction in kernel weight as a potential indirect selection criterion for wheat grain yield under terminal heat stress. Plant Breed. 127, 241–248. https://doi.org/10.1111/j.1439-0523.2007.01460.x</w:t>
      </w:r>
    </w:p>
    <w:p w14:paraId="621215F5" w14:textId="77777777" w:rsidR="000B7A71" w:rsidRPr="000B7A71" w:rsidRDefault="000B7A71" w:rsidP="000B7A71">
      <w:pPr>
        <w:pStyle w:val="Bibliographie"/>
        <w:rPr>
          <w:rFonts w:ascii="Arial" w:hAnsi="Arial" w:cs="Arial"/>
        </w:rPr>
      </w:pPr>
      <w:r w:rsidRPr="000B7A71">
        <w:rPr>
          <w:rFonts w:ascii="Arial" w:hAnsi="Arial" w:cs="Arial"/>
        </w:rPr>
        <w:t>Wang, J., Vanga, S.K., Saxena, R., Orsat, V., Raghavan, V., 2018. Effect of Climate Change on the Yield of Cereal Crops: A Review. Climate 6, 41. https://doi.org/10.3390/cli6020041</w:t>
      </w:r>
    </w:p>
    <w:p w14:paraId="6AE13117" w14:textId="77777777" w:rsidR="000B7A71" w:rsidRPr="000B7A71" w:rsidRDefault="000B7A71" w:rsidP="000B7A71">
      <w:pPr>
        <w:pStyle w:val="Bibliographie"/>
        <w:rPr>
          <w:rFonts w:ascii="Arial" w:hAnsi="Arial" w:cs="Arial"/>
        </w:rPr>
      </w:pPr>
      <w:r w:rsidRPr="000B7A71">
        <w:rPr>
          <w:rFonts w:ascii="Arial" w:hAnsi="Arial" w:cs="Arial"/>
        </w:rPr>
        <w:t>Wang, K., Fu, B.X., 2020. Inter-Relationships between Test Weight, Thousand Kernel Weight, Kernel Size Distribution and Their Effects on Durum Wheat Milling, Semolina Composition and Pasta Processing Quality. Foods 9, 1308. https://doi.org/10.3390/foods9091308</w:t>
      </w:r>
    </w:p>
    <w:p w14:paraId="5C253E6F" w14:textId="77777777" w:rsidR="000B7A71" w:rsidRPr="000B7A71" w:rsidRDefault="000B7A71" w:rsidP="000B7A71">
      <w:pPr>
        <w:pStyle w:val="Bibliographie"/>
        <w:rPr>
          <w:rFonts w:ascii="Arial" w:hAnsi="Arial" w:cs="Arial"/>
        </w:rPr>
      </w:pPr>
      <w:r w:rsidRPr="000B7A71">
        <w:rPr>
          <w:rFonts w:ascii="Arial" w:hAnsi="Arial" w:cs="Arial"/>
        </w:rPr>
        <w:t>Wilcox, J., Makowski, D., 2014. A meta-analysis of the predicted effects of climate change on wheat yields using simulation studies. Field Crops Res. 156, 180–190. https://doi.org/10.1016/j.fcr.2013.11.008</w:t>
      </w:r>
    </w:p>
    <w:p w14:paraId="1BD90490" w14:textId="77777777" w:rsidR="000B7A71" w:rsidRPr="000B7A71" w:rsidRDefault="000B7A71" w:rsidP="000B7A71">
      <w:pPr>
        <w:pStyle w:val="Bibliographie"/>
        <w:rPr>
          <w:rFonts w:ascii="Arial" w:hAnsi="Arial" w:cs="Arial"/>
        </w:rPr>
      </w:pPr>
      <w:r w:rsidRPr="000B7A71">
        <w:rPr>
          <w:rFonts w:ascii="Arial" w:hAnsi="Arial" w:cs="Arial"/>
        </w:rPr>
        <w:t>Zahra, N., Hafeez, M.B., Wahid, A., Al Masruri, M.H., Ullah, A., Siddique, K.H.M., Farooq, M., 2023. Impact of climate change on wheat grain composition and quality. J. Sci. Food Agric. 103, 2745–2751. https://doi.org/10.1002/jsfa.12289</w:t>
      </w:r>
    </w:p>
    <w:p w14:paraId="27DDA452" w14:textId="337CB37E"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0"/>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31"/>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w:t>
      </w:r>
      <w:proofErr w:type="gramStart"/>
      <w:r w:rsidRPr="00EA76C3">
        <w:rPr>
          <w:rFonts w:cs="Arial"/>
        </w:rPr>
        <w:t>titre</w:t>
      </w:r>
      <w:proofErr w:type="gramEnd"/>
      <w:r w:rsidRPr="00EA76C3">
        <w:rPr>
          <w:rFonts w:cs="Arial"/>
        </w:rPr>
        <w:t xml:space="preserv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32"/>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75pt;height:41.45pt" o:ole="">
            <v:imagedata r:id="rId36" o:title=""/>
          </v:shape>
          <o:OLEObject Type="Embed" ProgID="MSPhotoEd.3" ShapeID="_x0000_i1025" DrawAspect="Content" ObjectID="_1753706262" r:id="rId37"/>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4A4675EE" w14:textId="77777777" w:rsidR="00557CB2" w:rsidRDefault="00557CB2"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2409E5" w14:textId="77777777" w:rsidR="009700DA" w:rsidRDefault="009700DA">
      <w:r>
        <w:separator/>
      </w:r>
    </w:p>
  </w:endnote>
  <w:endnote w:type="continuationSeparator" w:id="0">
    <w:p w14:paraId="26382374" w14:textId="77777777" w:rsidR="009700DA" w:rsidRDefault="009700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07EDF7F3" w:rsidR="00557CB2" w:rsidRDefault="00557CB2">
    <w:pPr>
      <w:pStyle w:val="Pieddepage"/>
      <w:jc w:val="center"/>
    </w:pPr>
    <w:r>
      <w:fldChar w:fldCharType="begin"/>
    </w:r>
    <w:r>
      <w:instrText xml:space="preserve"> PAGE </w:instrText>
    </w:r>
    <w:r>
      <w:fldChar w:fldCharType="separate"/>
    </w:r>
    <w:r w:rsidR="00011A40">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5044FDA1" w:rsidR="00557CB2" w:rsidRDefault="00557CB2">
    <w:pPr>
      <w:pStyle w:val="Pieddepage"/>
      <w:jc w:val="center"/>
    </w:pPr>
    <w:r>
      <w:fldChar w:fldCharType="begin"/>
    </w:r>
    <w:r>
      <w:instrText xml:space="preserve"> PAGE </w:instrText>
    </w:r>
    <w:r>
      <w:fldChar w:fldCharType="separate"/>
    </w:r>
    <w:r w:rsidR="00316AF5">
      <w:rPr>
        <w:noProof/>
      </w:rPr>
      <w:t>36</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630A8B5B" w:rsidR="00557CB2" w:rsidRDefault="00557CB2">
    <w:pPr>
      <w:pStyle w:val="Pieddepage"/>
      <w:jc w:val="center"/>
    </w:pPr>
    <w:r>
      <w:fldChar w:fldCharType="begin"/>
    </w:r>
    <w:r>
      <w:instrText xml:space="preserve"> PAGE </w:instrText>
    </w:r>
    <w:r>
      <w:fldChar w:fldCharType="separate"/>
    </w:r>
    <w:r w:rsidR="00D63B09">
      <w:rPr>
        <w:noProof/>
      </w:rPr>
      <w:t>38</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775E6C80" w:rsidR="00557CB2" w:rsidRDefault="00557CB2">
    <w:pPr>
      <w:pStyle w:val="Pieddepage"/>
      <w:jc w:val="center"/>
    </w:pPr>
    <w:r>
      <w:fldChar w:fldCharType="begin"/>
    </w:r>
    <w:r>
      <w:instrText xml:space="preserve"> PAGE </w:instrText>
    </w:r>
    <w:r>
      <w:fldChar w:fldCharType="separate"/>
    </w:r>
    <w:r w:rsidR="00D63B09">
      <w:rPr>
        <w:noProof/>
      </w:rPr>
      <w:t>39</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557CB2" w:rsidRDefault="00557CB2">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165E2441" w:rsidR="00557CB2" w:rsidRDefault="00557CB2">
    <w:pPr>
      <w:pStyle w:val="Pieddepage"/>
      <w:jc w:val="center"/>
    </w:pPr>
    <w:r>
      <w:fldChar w:fldCharType="begin"/>
    </w:r>
    <w:r>
      <w:instrText xml:space="preserve"> PAGE </w:instrText>
    </w:r>
    <w:r>
      <w:fldChar w:fldCharType="separate"/>
    </w:r>
    <w:r w:rsidR="00011A40">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37ABC4CA" w:rsidR="00557CB2" w:rsidRDefault="00557CB2">
    <w:pPr>
      <w:pStyle w:val="Pieddepage"/>
      <w:jc w:val="center"/>
    </w:pPr>
    <w:r>
      <w:fldChar w:fldCharType="begin"/>
    </w:r>
    <w:r>
      <w:instrText xml:space="preserve"> PAGE </w:instrText>
    </w:r>
    <w:r>
      <w:fldChar w:fldCharType="separate"/>
    </w:r>
    <w:r w:rsidR="00011A40">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2174A8AF" w:rsidR="00557CB2" w:rsidRDefault="00557CB2">
    <w:pPr>
      <w:pStyle w:val="Pieddepage"/>
      <w:jc w:val="center"/>
    </w:pPr>
    <w:r>
      <w:fldChar w:fldCharType="begin"/>
    </w:r>
    <w:r>
      <w:instrText xml:space="preserve"> PAGE </w:instrText>
    </w:r>
    <w:r>
      <w:fldChar w:fldCharType="separate"/>
    </w:r>
    <w:r w:rsidR="00011A40">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7E428B66" w:rsidR="00557CB2" w:rsidRDefault="00557CB2">
    <w:pPr>
      <w:pStyle w:val="Pieddepage"/>
      <w:jc w:val="center"/>
    </w:pPr>
    <w:r>
      <w:fldChar w:fldCharType="begin"/>
    </w:r>
    <w:r>
      <w:instrText xml:space="preserve"> PAGE </w:instrText>
    </w:r>
    <w:r>
      <w:fldChar w:fldCharType="separate"/>
    </w:r>
    <w:r w:rsidR="00011A40">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1B9925C3" w:rsidR="00557CB2" w:rsidRDefault="00557CB2">
    <w:pPr>
      <w:pStyle w:val="Pieddepage"/>
      <w:jc w:val="center"/>
    </w:pPr>
    <w:r>
      <w:fldChar w:fldCharType="begin"/>
    </w:r>
    <w:r>
      <w:instrText xml:space="preserve"> PAGE </w:instrText>
    </w:r>
    <w:r>
      <w:fldChar w:fldCharType="separate"/>
    </w:r>
    <w:r w:rsidR="00011A40">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3E187A58" w:rsidR="00557CB2" w:rsidRDefault="00557CB2">
    <w:pPr>
      <w:pStyle w:val="Pieddepage"/>
      <w:jc w:val="center"/>
    </w:pPr>
    <w:r>
      <w:fldChar w:fldCharType="begin"/>
    </w:r>
    <w:r>
      <w:instrText xml:space="preserve"> PAGE </w:instrText>
    </w:r>
    <w:r>
      <w:fldChar w:fldCharType="separate"/>
    </w:r>
    <w:r w:rsidR="00D63B09">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284C7C7B" w:rsidR="00557CB2" w:rsidRDefault="00557CB2">
    <w:pPr>
      <w:pStyle w:val="Pieddepage"/>
      <w:jc w:val="center"/>
    </w:pPr>
    <w:r>
      <w:fldChar w:fldCharType="begin"/>
    </w:r>
    <w:r>
      <w:instrText xml:space="preserve"> PAGE </w:instrText>
    </w:r>
    <w:r>
      <w:fldChar w:fldCharType="separate"/>
    </w:r>
    <w:r w:rsidR="00D63B09">
      <w:rPr>
        <w:noProof/>
      </w:rPr>
      <w:t>29</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7D226AD2" w:rsidR="00557CB2" w:rsidRDefault="00557CB2">
    <w:pPr>
      <w:pStyle w:val="Pieddepage"/>
    </w:pPr>
    <w:r>
      <w:fldChar w:fldCharType="begin"/>
    </w:r>
    <w:r>
      <w:instrText xml:space="preserve"> PAGE </w:instrText>
    </w:r>
    <w:r>
      <w:fldChar w:fldCharType="separate"/>
    </w:r>
    <w:r w:rsidR="00316AF5">
      <w:rPr>
        <w:noProof/>
      </w:rPr>
      <w:t>3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5FF6AB" w14:textId="77777777" w:rsidR="009700DA" w:rsidRDefault="009700DA">
      <w:r>
        <w:separator/>
      </w:r>
    </w:p>
  </w:footnote>
  <w:footnote w:type="continuationSeparator" w:id="0">
    <w:p w14:paraId="09E2CDD7" w14:textId="77777777" w:rsidR="009700DA" w:rsidRDefault="009700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5328"/>
    <w:rsid w:val="00021B66"/>
    <w:rsid w:val="000232B8"/>
    <w:rsid w:val="00023A0F"/>
    <w:rsid w:val="00026E87"/>
    <w:rsid w:val="0003491F"/>
    <w:rsid w:val="000419DF"/>
    <w:rsid w:val="00050F54"/>
    <w:rsid w:val="00057E2E"/>
    <w:rsid w:val="000616EB"/>
    <w:rsid w:val="00072C83"/>
    <w:rsid w:val="00083D4C"/>
    <w:rsid w:val="000919EE"/>
    <w:rsid w:val="000A1E56"/>
    <w:rsid w:val="000A57C0"/>
    <w:rsid w:val="000B7A71"/>
    <w:rsid w:val="000C48E0"/>
    <w:rsid w:val="000C59B1"/>
    <w:rsid w:val="000C77A3"/>
    <w:rsid w:val="000D00DF"/>
    <w:rsid w:val="000D2896"/>
    <w:rsid w:val="000E2F77"/>
    <w:rsid w:val="000F2A2B"/>
    <w:rsid w:val="000F5267"/>
    <w:rsid w:val="0010130A"/>
    <w:rsid w:val="00101A9B"/>
    <w:rsid w:val="00107A68"/>
    <w:rsid w:val="00110323"/>
    <w:rsid w:val="00114C29"/>
    <w:rsid w:val="001363E7"/>
    <w:rsid w:val="00143029"/>
    <w:rsid w:val="00146CBD"/>
    <w:rsid w:val="001533AD"/>
    <w:rsid w:val="001611F4"/>
    <w:rsid w:val="00171783"/>
    <w:rsid w:val="001752F9"/>
    <w:rsid w:val="0018663C"/>
    <w:rsid w:val="00187095"/>
    <w:rsid w:val="001C0DF2"/>
    <w:rsid w:val="001C2D81"/>
    <w:rsid w:val="001C5309"/>
    <w:rsid w:val="001C5DE2"/>
    <w:rsid w:val="001D06DE"/>
    <w:rsid w:val="001D4795"/>
    <w:rsid w:val="001D4D34"/>
    <w:rsid w:val="001E07CB"/>
    <w:rsid w:val="001F08FD"/>
    <w:rsid w:val="001F365A"/>
    <w:rsid w:val="001F3915"/>
    <w:rsid w:val="0020660C"/>
    <w:rsid w:val="002071FD"/>
    <w:rsid w:val="00207FAB"/>
    <w:rsid w:val="00211EF1"/>
    <w:rsid w:val="00217F2A"/>
    <w:rsid w:val="002276CD"/>
    <w:rsid w:val="00241F4F"/>
    <w:rsid w:val="00243E1E"/>
    <w:rsid w:val="00251864"/>
    <w:rsid w:val="002522D2"/>
    <w:rsid w:val="00262F00"/>
    <w:rsid w:val="0026484D"/>
    <w:rsid w:val="00266934"/>
    <w:rsid w:val="00282E2D"/>
    <w:rsid w:val="00283ADA"/>
    <w:rsid w:val="002850DE"/>
    <w:rsid w:val="00292FC5"/>
    <w:rsid w:val="002971D1"/>
    <w:rsid w:val="002A66D1"/>
    <w:rsid w:val="002B1366"/>
    <w:rsid w:val="002C2DFA"/>
    <w:rsid w:val="002C401C"/>
    <w:rsid w:val="002E0557"/>
    <w:rsid w:val="002E19EB"/>
    <w:rsid w:val="002E4258"/>
    <w:rsid w:val="00304ABB"/>
    <w:rsid w:val="00310017"/>
    <w:rsid w:val="00310D89"/>
    <w:rsid w:val="00316AF5"/>
    <w:rsid w:val="003215F3"/>
    <w:rsid w:val="003315CB"/>
    <w:rsid w:val="0033241A"/>
    <w:rsid w:val="0033598C"/>
    <w:rsid w:val="00352A92"/>
    <w:rsid w:val="00355527"/>
    <w:rsid w:val="00362DBD"/>
    <w:rsid w:val="003712FF"/>
    <w:rsid w:val="003757D0"/>
    <w:rsid w:val="003759FC"/>
    <w:rsid w:val="00375D0D"/>
    <w:rsid w:val="00376560"/>
    <w:rsid w:val="0038147F"/>
    <w:rsid w:val="003873E3"/>
    <w:rsid w:val="00390DCA"/>
    <w:rsid w:val="003B1B98"/>
    <w:rsid w:val="003B4E7D"/>
    <w:rsid w:val="003B720F"/>
    <w:rsid w:val="003C016D"/>
    <w:rsid w:val="003D3E25"/>
    <w:rsid w:val="003D72D0"/>
    <w:rsid w:val="003E0AC6"/>
    <w:rsid w:val="00400410"/>
    <w:rsid w:val="004017A0"/>
    <w:rsid w:val="00403BB8"/>
    <w:rsid w:val="00411226"/>
    <w:rsid w:val="004203CF"/>
    <w:rsid w:val="00424A55"/>
    <w:rsid w:val="00434F6B"/>
    <w:rsid w:val="0043571C"/>
    <w:rsid w:val="004422F0"/>
    <w:rsid w:val="00464E8C"/>
    <w:rsid w:val="004731C9"/>
    <w:rsid w:val="004802BF"/>
    <w:rsid w:val="004A67FC"/>
    <w:rsid w:val="004B1C59"/>
    <w:rsid w:val="004C24DE"/>
    <w:rsid w:val="004C2D43"/>
    <w:rsid w:val="004C5BD7"/>
    <w:rsid w:val="004D622B"/>
    <w:rsid w:val="004E0314"/>
    <w:rsid w:val="004E2D51"/>
    <w:rsid w:val="004E5300"/>
    <w:rsid w:val="004E5D56"/>
    <w:rsid w:val="004E7B80"/>
    <w:rsid w:val="004F1263"/>
    <w:rsid w:val="004F3CB9"/>
    <w:rsid w:val="004F5214"/>
    <w:rsid w:val="00503BE2"/>
    <w:rsid w:val="0050581C"/>
    <w:rsid w:val="00505948"/>
    <w:rsid w:val="00510297"/>
    <w:rsid w:val="00513A77"/>
    <w:rsid w:val="00520B99"/>
    <w:rsid w:val="00521483"/>
    <w:rsid w:val="005241EC"/>
    <w:rsid w:val="005257BA"/>
    <w:rsid w:val="00526346"/>
    <w:rsid w:val="00527FDA"/>
    <w:rsid w:val="00537135"/>
    <w:rsid w:val="00557CB2"/>
    <w:rsid w:val="00564E0F"/>
    <w:rsid w:val="005700A4"/>
    <w:rsid w:val="00570530"/>
    <w:rsid w:val="00585696"/>
    <w:rsid w:val="005A179D"/>
    <w:rsid w:val="005B1F16"/>
    <w:rsid w:val="005B285C"/>
    <w:rsid w:val="005D03CC"/>
    <w:rsid w:val="005D25CA"/>
    <w:rsid w:val="005E3E57"/>
    <w:rsid w:val="005F1649"/>
    <w:rsid w:val="005F55CB"/>
    <w:rsid w:val="00600603"/>
    <w:rsid w:val="006040D7"/>
    <w:rsid w:val="0060681D"/>
    <w:rsid w:val="006100E7"/>
    <w:rsid w:val="00610F0E"/>
    <w:rsid w:val="00630D58"/>
    <w:rsid w:val="0065243D"/>
    <w:rsid w:val="00653EBA"/>
    <w:rsid w:val="00654ED8"/>
    <w:rsid w:val="00656112"/>
    <w:rsid w:val="00676C33"/>
    <w:rsid w:val="00691EB5"/>
    <w:rsid w:val="006920FA"/>
    <w:rsid w:val="006A33D3"/>
    <w:rsid w:val="006A5404"/>
    <w:rsid w:val="006D22BC"/>
    <w:rsid w:val="006E5BA3"/>
    <w:rsid w:val="006E64A1"/>
    <w:rsid w:val="006F23C5"/>
    <w:rsid w:val="006F62AC"/>
    <w:rsid w:val="007017E7"/>
    <w:rsid w:val="00702BBC"/>
    <w:rsid w:val="007033BE"/>
    <w:rsid w:val="0070417E"/>
    <w:rsid w:val="00713CDD"/>
    <w:rsid w:val="00714020"/>
    <w:rsid w:val="00715C06"/>
    <w:rsid w:val="007206A9"/>
    <w:rsid w:val="00723ACE"/>
    <w:rsid w:val="00724E4E"/>
    <w:rsid w:val="00726DAE"/>
    <w:rsid w:val="00727779"/>
    <w:rsid w:val="00740CBC"/>
    <w:rsid w:val="00742D82"/>
    <w:rsid w:val="00743981"/>
    <w:rsid w:val="0074700F"/>
    <w:rsid w:val="00754184"/>
    <w:rsid w:val="00761835"/>
    <w:rsid w:val="00762FDE"/>
    <w:rsid w:val="00762FF2"/>
    <w:rsid w:val="007635CD"/>
    <w:rsid w:val="00776035"/>
    <w:rsid w:val="00776BB5"/>
    <w:rsid w:val="007869E4"/>
    <w:rsid w:val="00790A12"/>
    <w:rsid w:val="007A5504"/>
    <w:rsid w:val="007B7F88"/>
    <w:rsid w:val="007C3E69"/>
    <w:rsid w:val="007E454F"/>
    <w:rsid w:val="007E77A1"/>
    <w:rsid w:val="00801023"/>
    <w:rsid w:val="00810A9E"/>
    <w:rsid w:val="0081271F"/>
    <w:rsid w:val="008173E9"/>
    <w:rsid w:val="00820DCF"/>
    <w:rsid w:val="008231AD"/>
    <w:rsid w:val="00825095"/>
    <w:rsid w:val="00826C25"/>
    <w:rsid w:val="00834555"/>
    <w:rsid w:val="00834C2B"/>
    <w:rsid w:val="00836CCB"/>
    <w:rsid w:val="00852B0B"/>
    <w:rsid w:val="008538DF"/>
    <w:rsid w:val="008617BA"/>
    <w:rsid w:val="00866802"/>
    <w:rsid w:val="0087599B"/>
    <w:rsid w:val="00885821"/>
    <w:rsid w:val="00895009"/>
    <w:rsid w:val="008A0DC3"/>
    <w:rsid w:val="008A76D4"/>
    <w:rsid w:val="008B513F"/>
    <w:rsid w:val="008B708C"/>
    <w:rsid w:val="008C171F"/>
    <w:rsid w:val="008D2348"/>
    <w:rsid w:val="008E69C2"/>
    <w:rsid w:val="008E6BA6"/>
    <w:rsid w:val="008F3030"/>
    <w:rsid w:val="008F3767"/>
    <w:rsid w:val="00906F73"/>
    <w:rsid w:val="00913632"/>
    <w:rsid w:val="00920565"/>
    <w:rsid w:val="00922889"/>
    <w:rsid w:val="00922F4C"/>
    <w:rsid w:val="00923E97"/>
    <w:rsid w:val="00925195"/>
    <w:rsid w:val="009343D5"/>
    <w:rsid w:val="00934481"/>
    <w:rsid w:val="00941DAA"/>
    <w:rsid w:val="009434AE"/>
    <w:rsid w:val="00946530"/>
    <w:rsid w:val="00955919"/>
    <w:rsid w:val="009659D8"/>
    <w:rsid w:val="009700DA"/>
    <w:rsid w:val="00972D87"/>
    <w:rsid w:val="00973FB0"/>
    <w:rsid w:val="00991D1C"/>
    <w:rsid w:val="0099418B"/>
    <w:rsid w:val="00996AD6"/>
    <w:rsid w:val="009B5168"/>
    <w:rsid w:val="009B5FEC"/>
    <w:rsid w:val="009C4687"/>
    <w:rsid w:val="009D2846"/>
    <w:rsid w:val="009E2169"/>
    <w:rsid w:val="009E35F0"/>
    <w:rsid w:val="009E61A4"/>
    <w:rsid w:val="009F1C7F"/>
    <w:rsid w:val="00A071D2"/>
    <w:rsid w:val="00A07328"/>
    <w:rsid w:val="00A079DD"/>
    <w:rsid w:val="00A2208C"/>
    <w:rsid w:val="00A2689B"/>
    <w:rsid w:val="00A42FC2"/>
    <w:rsid w:val="00A430FF"/>
    <w:rsid w:val="00A44A12"/>
    <w:rsid w:val="00A44C56"/>
    <w:rsid w:val="00A450C3"/>
    <w:rsid w:val="00A463AC"/>
    <w:rsid w:val="00A546DD"/>
    <w:rsid w:val="00A54FF8"/>
    <w:rsid w:val="00A63113"/>
    <w:rsid w:val="00A64097"/>
    <w:rsid w:val="00A828B9"/>
    <w:rsid w:val="00AB66A3"/>
    <w:rsid w:val="00AC25C3"/>
    <w:rsid w:val="00AD094B"/>
    <w:rsid w:val="00AD5429"/>
    <w:rsid w:val="00AE01B7"/>
    <w:rsid w:val="00AE1E47"/>
    <w:rsid w:val="00AE2917"/>
    <w:rsid w:val="00AE7B72"/>
    <w:rsid w:val="00AF1E06"/>
    <w:rsid w:val="00AF417A"/>
    <w:rsid w:val="00B04009"/>
    <w:rsid w:val="00B065CB"/>
    <w:rsid w:val="00B20B1B"/>
    <w:rsid w:val="00B23DDD"/>
    <w:rsid w:val="00B24AD9"/>
    <w:rsid w:val="00B24CCA"/>
    <w:rsid w:val="00B25B88"/>
    <w:rsid w:val="00B26D48"/>
    <w:rsid w:val="00B35960"/>
    <w:rsid w:val="00B374BF"/>
    <w:rsid w:val="00B40130"/>
    <w:rsid w:val="00B40A4D"/>
    <w:rsid w:val="00B46B65"/>
    <w:rsid w:val="00B46C77"/>
    <w:rsid w:val="00B53906"/>
    <w:rsid w:val="00B64AAD"/>
    <w:rsid w:val="00B66195"/>
    <w:rsid w:val="00B80F58"/>
    <w:rsid w:val="00B8212D"/>
    <w:rsid w:val="00B91006"/>
    <w:rsid w:val="00B948A7"/>
    <w:rsid w:val="00BA047B"/>
    <w:rsid w:val="00BA0F44"/>
    <w:rsid w:val="00BA1BD8"/>
    <w:rsid w:val="00BA775C"/>
    <w:rsid w:val="00BB355C"/>
    <w:rsid w:val="00BD186B"/>
    <w:rsid w:val="00BD6733"/>
    <w:rsid w:val="00BE1D39"/>
    <w:rsid w:val="00BE5541"/>
    <w:rsid w:val="00BF0715"/>
    <w:rsid w:val="00BF389E"/>
    <w:rsid w:val="00BF4733"/>
    <w:rsid w:val="00BF680C"/>
    <w:rsid w:val="00C029D3"/>
    <w:rsid w:val="00C10273"/>
    <w:rsid w:val="00C111EC"/>
    <w:rsid w:val="00C16102"/>
    <w:rsid w:val="00C17C7C"/>
    <w:rsid w:val="00C216A1"/>
    <w:rsid w:val="00C22E27"/>
    <w:rsid w:val="00C26254"/>
    <w:rsid w:val="00C331C8"/>
    <w:rsid w:val="00C335C6"/>
    <w:rsid w:val="00C35560"/>
    <w:rsid w:val="00C4073D"/>
    <w:rsid w:val="00C41A8D"/>
    <w:rsid w:val="00C42275"/>
    <w:rsid w:val="00C47F4A"/>
    <w:rsid w:val="00C51BEC"/>
    <w:rsid w:val="00C5320C"/>
    <w:rsid w:val="00C551D2"/>
    <w:rsid w:val="00C55693"/>
    <w:rsid w:val="00C640CC"/>
    <w:rsid w:val="00C67587"/>
    <w:rsid w:val="00C67EDD"/>
    <w:rsid w:val="00C80156"/>
    <w:rsid w:val="00C824A5"/>
    <w:rsid w:val="00C8474F"/>
    <w:rsid w:val="00CB052C"/>
    <w:rsid w:val="00CB233F"/>
    <w:rsid w:val="00CB2724"/>
    <w:rsid w:val="00CB5603"/>
    <w:rsid w:val="00CC31F3"/>
    <w:rsid w:val="00CC4CD3"/>
    <w:rsid w:val="00CC77C5"/>
    <w:rsid w:val="00CD33D7"/>
    <w:rsid w:val="00CD600D"/>
    <w:rsid w:val="00CE0C01"/>
    <w:rsid w:val="00CE19AE"/>
    <w:rsid w:val="00CE2EF7"/>
    <w:rsid w:val="00CF12F7"/>
    <w:rsid w:val="00CF13E1"/>
    <w:rsid w:val="00CF7DEA"/>
    <w:rsid w:val="00D114DC"/>
    <w:rsid w:val="00D132B4"/>
    <w:rsid w:val="00D16EFD"/>
    <w:rsid w:val="00D17068"/>
    <w:rsid w:val="00D228AF"/>
    <w:rsid w:val="00D345D1"/>
    <w:rsid w:val="00D37396"/>
    <w:rsid w:val="00D37D17"/>
    <w:rsid w:val="00D45711"/>
    <w:rsid w:val="00D462D2"/>
    <w:rsid w:val="00D47E3C"/>
    <w:rsid w:val="00D5340C"/>
    <w:rsid w:val="00D61F7B"/>
    <w:rsid w:val="00D62FD8"/>
    <w:rsid w:val="00D63B09"/>
    <w:rsid w:val="00D67CE8"/>
    <w:rsid w:val="00D75C2B"/>
    <w:rsid w:val="00D77294"/>
    <w:rsid w:val="00D80875"/>
    <w:rsid w:val="00D8462E"/>
    <w:rsid w:val="00D979EE"/>
    <w:rsid w:val="00DA59CE"/>
    <w:rsid w:val="00DB647F"/>
    <w:rsid w:val="00DB7E46"/>
    <w:rsid w:val="00DC13E9"/>
    <w:rsid w:val="00DC485D"/>
    <w:rsid w:val="00DD3E30"/>
    <w:rsid w:val="00DD4FE2"/>
    <w:rsid w:val="00DD6E7D"/>
    <w:rsid w:val="00DE6567"/>
    <w:rsid w:val="00DF1F01"/>
    <w:rsid w:val="00DF331B"/>
    <w:rsid w:val="00DF63DF"/>
    <w:rsid w:val="00E10BA7"/>
    <w:rsid w:val="00E17144"/>
    <w:rsid w:val="00E176BC"/>
    <w:rsid w:val="00E209F0"/>
    <w:rsid w:val="00E35BFE"/>
    <w:rsid w:val="00E41794"/>
    <w:rsid w:val="00E45C5D"/>
    <w:rsid w:val="00E54C47"/>
    <w:rsid w:val="00E60189"/>
    <w:rsid w:val="00E645E7"/>
    <w:rsid w:val="00E653F1"/>
    <w:rsid w:val="00E66364"/>
    <w:rsid w:val="00E74AD4"/>
    <w:rsid w:val="00E75524"/>
    <w:rsid w:val="00E834FC"/>
    <w:rsid w:val="00E85157"/>
    <w:rsid w:val="00E92208"/>
    <w:rsid w:val="00E94589"/>
    <w:rsid w:val="00E957C9"/>
    <w:rsid w:val="00E9748E"/>
    <w:rsid w:val="00EA51B4"/>
    <w:rsid w:val="00EA72EF"/>
    <w:rsid w:val="00EA76C3"/>
    <w:rsid w:val="00EB1B5A"/>
    <w:rsid w:val="00EB26BE"/>
    <w:rsid w:val="00EB2A06"/>
    <w:rsid w:val="00EB74C7"/>
    <w:rsid w:val="00EC4332"/>
    <w:rsid w:val="00EC4CD4"/>
    <w:rsid w:val="00EE011D"/>
    <w:rsid w:val="00EE61F6"/>
    <w:rsid w:val="00EF4028"/>
    <w:rsid w:val="00F00E21"/>
    <w:rsid w:val="00F100E5"/>
    <w:rsid w:val="00F12AFC"/>
    <w:rsid w:val="00F15F6C"/>
    <w:rsid w:val="00F35BE3"/>
    <w:rsid w:val="00F42B28"/>
    <w:rsid w:val="00F53048"/>
    <w:rsid w:val="00F53C1A"/>
    <w:rsid w:val="00F563B2"/>
    <w:rsid w:val="00F63128"/>
    <w:rsid w:val="00F6510A"/>
    <w:rsid w:val="00F74E9A"/>
    <w:rsid w:val="00F75D14"/>
    <w:rsid w:val="00F8781B"/>
    <w:rsid w:val="00F9365E"/>
    <w:rsid w:val="00F961F0"/>
    <w:rsid w:val="00FB7F66"/>
    <w:rsid w:val="00FC0BF0"/>
    <w:rsid w:val="00FC4F2E"/>
    <w:rsid w:val="00FC6523"/>
    <w:rsid w:val="00FD0D6E"/>
    <w:rsid w:val="00FD2F24"/>
    <w:rsid w:val="00FD52B3"/>
    <w:rsid w:val="00FE547C"/>
    <w:rsid w:val="00FF1114"/>
    <w:rsid w:val="00FF24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image" Target="media/image1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oter" Target="footer1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footer" Target="footer13.xml"/><Relationship Id="rId37" Type="http://schemas.openxmlformats.org/officeDocument/2006/relationships/oleObject" Target="embeddings/oleObject1.bin"/><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png"/><Relationship Id="rId28" Type="http://schemas.openxmlformats.org/officeDocument/2006/relationships/footer" Target="footer9.xml"/><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footer" Target="footer8.xml"/><Relationship Id="rId30" Type="http://schemas.openxmlformats.org/officeDocument/2006/relationships/footer" Target="footer11.xml"/><Relationship Id="rId35" Type="http://schemas.openxmlformats.org/officeDocument/2006/relationships/image" Target="media/image1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1.PNG"/><Relationship Id="rId38" Type="http://schemas.openxmlformats.org/officeDocument/2006/relationships/image" Target="media/image1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5577B5-9006-46C5-A3CE-5BB61295C8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7</TotalTime>
  <Pages>43</Pages>
  <Words>17265</Words>
  <Characters>94962</Characters>
  <Application>Microsoft Office Word</Application>
  <DocSecurity>0</DocSecurity>
  <Lines>791</Lines>
  <Paragraphs>224</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12003</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356</cp:revision>
  <cp:lastPrinted>1899-12-31T23:00:00Z</cp:lastPrinted>
  <dcterms:created xsi:type="dcterms:W3CDTF">2022-01-17T16:10:00Z</dcterms:created>
  <dcterms:modified xsi:type="dcterms:W3CDTF">2023-08-16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hONKEgo"/&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